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proofErr w:type="gramStart"/>
      <w:r>
        <w:rPr>
          <w:sz w:val="28"/>
          <w:szCs w:val="28"/>
        </w:rPr>
        <w:t xml:space="preserve">TRABAJO </w:t>
      </w:r>
      <w:r w:rsidR="5CBE0531" w:rsidRPr="5CBE0531">
        <w:rPr>
          <w:sz w:val="28"/>
          <w:szCs w:val="28"/>
        </w:rPr>
        <w:t xml:space="preserve"> DE</w:t>
      </w:r>
      <w:proofErr w:type="gramEnd"/>
      <w:r w:rsidR="5CBE0531" w:rsidRPr="5CBE0531">
        <w:rPr>
          <w:sz w:val="28"/>
          <w:szCs w:val="28"/>
        </w:rPr>
        <w:t xml:space="preserv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proofErr w:type="gramStart"/>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roofErr w:type="gramEnd"/>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 xml:space="preserve">o expresamente a la Universidad </w:t>
      </w:r>
      <w:proofErr w:type="gramStart"/>
      <w:r w:rsidRPr="008233B4">
        <w:rPr>
          <w:rFonts w:eastAsia="Times New Roman" w:cs="Arial"/>
          <w:color w:val="000000" w:themeColor="text1"/>
          <w:sz w:val="22"/>
        </w:rPr>
        <w:t>Técnica  Particular</w:t>
      </w:r>
      <w:proofErr w:type="gramEnd"/>
      <w:r w:rsidRPr="008233B4">
        <w:rPr>
          <w:rFonts w:eastAsia="Times New Roman" w:cs="Arial"/>
          <w:color w:val="000000" w:themeColor="text1"/>
          <w:sz w:val="22"/>
        </w:rPr>
        <w:t xml:space="preserve"> de Loja y a sus representantes legales de posibles reclamos o acciones legales. </w:t>
      </w:r>
      <w:proofErr w:type="gramStart"/>
      <w:r w:rsidRPr="008233B4">
        <w:rPr>
          <w:rFonts w:eastAsia="Times New Roman" w:cs="Arial"/>
          <w:color w:val="000000" w:themeColor="text1"/>
          <w:sz w:val="22"/>
        </w:rPr>
        <w:t>Además</w:t>
      </w:r>
      <w:proofErr w:type="gramEnd"/>
      <w:r w:rsidRPr="008233B4">
        <w:rPr>
          <w:rFonts w:eastAsia="Times New Roman" w:cs="Arial"/>
          <w:color w:val="000000" w:themeColor="text1"/>
          <w:sz w:val="22"/>
        </w:rPr>
        <w:t xml:space="preserve">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 xml:space="preserve">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w:t>
      </w:r>
      <w:proofErr w:type="gramStart"/>
      <w:r w:rsidRPr="008233B4">
        <w:rPr>
          <w:rFonts w:eastAsia="Times New Roman" w:cs="Arial"/>
          <w:color w:val="000000" w:themeColor="text1"/>
          <w:sz w:val="22"/>
        </w:rPr>
        <w:t>técnicos  y</w:t>
      </w:r>
      <w:proofErr w:type="gramEnd"/>
      <w:r w:rsidRPr="008233B4">
        <w:rPr>
          <w:rFonts w:eastAsia="Times New Roman" w:cs="Arial"/>
          <w:color w:val="000000" w:themeColor="text1"/>
          <w:sz w:val="22"/>
        </w:rPr>
        <w:t xml:space="preserve">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proofErr w:type="gramStart"/>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w:t>
      </w:r>
      <w:proofErr w:type="gramEnd"/>
      <w:r w:rsidR="5CBE0531" w:rsidRPr="5CBE0531">
        <w:rPr>
          <w:rFonts w:ascii="Times New Roman" w:eastAsia="Times New Roman" w:hAnsi="Times New Roman" w:cs="Times New Roman"/>
          <w:color w:val="000000" w:themeColor="text1"/>
        </w:rPr>
        <w:t xml:space="preserve">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Pr="008233B4">
        <w:rPr>
          <w:rFonts w:eastAsia="Times New Roman" w:cs="Arial"/>
          <w:color w:val="000000" w:themeColor="text1"/>
          <w:sz w:val="22"/>
        </w:rPr>
        <w:t xml:space="preserve">, por acompañarme siempre, en este camino </w:t>
      </w:r>
      <w:proofErr w:type="gramStart"/>
      <w:r w:rsidRPr="008233B4">
        <w:rPr>
          <w:rFonts w:eastAsia="Times New Roman" w:cs="Arial"/>
          <w:color w:val="000000" w:themeColor="text1"/>
          <w:sz w:val="22"/>
        </w:rPr>
        <w:t>largo  de</w:t>
      </w:r>
      <w:proofErr w:type="gramEnd"/>
      <w:r w:rsidRPr="008233B4">
        <w:rPr>
          <w:rFonts w:eastAsia="Times New Roman" w:cs="Arial"/>
          <w:color w:val="000000" w:themeColor="text1"/>
          <w:sz w:val="22"/>
        </w:rPr>
        <w:t xml:space="preserv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w:t>
      </w:r>
      <w:proofErr w:type="gramStart"/>
      <w:r w:rsidRPr="008233B4">
        <w:rPr>
          <w:rFonts w:eastAsia="Times New Roman" w:cs="Arial"/>
          <w:color w:val="000000" w:themeColor="text1"/>
          <w:sz w:val="22"/>
        </w:rPr>
        <w:t>Carrión  y</w:t>
      </w:r>
      <w:proofErr w:type="gramEnd"/>
      <w:r w:rsidRPr="008233B4">
        <w:rPr>
          <w:rFonts w:eastAsia="Times New Roman" w:cs="Arial"/>
          <w:color w:val="000000" w:themeColor="text1"/>
          <w:sz w:val="22"/>
        </w:rPr>
        <w:t xml:space="preserve">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1F6A97">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1F6A97">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1F6A97">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1F6A97">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1F6A97">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1F6A97">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1F6A97">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1F6A97">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1F6A97">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1F6A97">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1F6A97">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1F6A97">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w:t>
      </w:r>
      <w:proofErr w:type="gramStart"/>
      <w:r w:rsidR="00453278">
        <w:t>embargo</w:t>
      </w:r>
      <w:proofErr w:type="gramEnd"/>
      <w:r w:rsidR="00453278">
        <w:t xml:space="preserve">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proofErr w:type="gramStart"/>
      <w:r w:rsidR="0049313B">
        <w:t xml:space="preserve">que </w:t>
      </w:r>
      <w:r>
        <w:t xml:space="preserve"> midan</w:t>
      </w:r>
      <w:proofErr w:type="gramEnd"/>
      <w:r>
        <w:t xml:space="preserve">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 xml:space="preserve">Considerando esta situación el presente trabajo de investigación tiene como objetivo la implementación de un modelo </w:t>
      </w:r>
      <w:proofErr w:type="gramStart"/>
      <w:r>
        <w:t>que  permita</w:t>
      </w:r>
      <w:proofErr w:type="gramEnd"/>
      <w:r>
        <w:t xml:space="preserve">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3BB0A225" w:rsidR="00EA5717" w:rsidRDefault="00EA5717" w:rsidP="00AA75BB">
      <w:pPr>
        <w:pStyle w:val="Prrafodelista"/>
        <w:numPr>
          <w:ilvl w:val="0"/>
          <w:numId w:val="8"/>
        </w:numPr>
      </w:pPr>
      <w:r>
        <w:t>Capítulo 1</w:t>
      </w:r>
      <w:r w:rsidR="5CBE0531">
        <w:t xml:space="preserve">.- Estado del </w:t>
      </w:r>
      <w:r w:rsidR="0000172C">
        <w:t>Arte. -</w:t>
      </w:r>
      <w:r w:rsidR="5CBE0531">
        <w:t xml:space="preserve"> Se define que son los Recursos Educativos Abiertos, se presenta sus características básicas, y </w:t>
      </w:r>
      <w:r w:rsidR="00095E70">
        <w:t>tipos de</w:t>
      </w:r>
      <w:r w:rsidR="5CBE0531">
        <w:t xml:space="preserv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02FC2A77" w:rsidR="00E37B75" w:rsidRDefault="00EA5717" w:rsidP="00AA75BB">
      <w:pPr>
        <w:pStyle w:val="Prrafodelista"/>
        <w:numPr>
          <w:ilvl w:val="0"/>
          <w:numId w:val="8"/>
        </w:numPr>
      </w:pPr>
      <w:r>
        <w:t xml:space="preserve">Capítulo 2.- Importancia de los Recursos Educativos Abiertos en las </w:t>
      </w:r>
      <w:r w:rsidR="00095E70">
        <w:t>universidades. -</w:t>
      </w:r>
      <w:r>
        <w:t xml:space="preserve"> Descripción de la trascendencia de </w:t>
      </w:r>
      <w:r w:rsidR="00095E70">
        <w:t>REA, su</w:t>
      </w:r>
      <w:r>
        <w:t xml:space="preserve"> problemática y proyectos similares.</w:t>
      </w:r>
      <w:r w:rsidR="5CBE0531">
        <w:t xml:space="preserve"> </w:t>
      </w:r>
    </w:p>
    <w:p w14:paraId="59D9D7F0" w14:textId="1B4EF41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w:t>
      </w:r>
      <w:r w:rsidR="00095E70">
        <w:t>utiliza técnicas</w:t>
      </w:r>
      <w:r>
        <w:t xml:space="preserve"> de recolección y análisis de datos y se aplica este método de evaluación del impacto a un componente académico.</w:t>
      </w:r>
    </w:p>
    <w:p w14:paraId="4687525C" w14:textId="60AEB4D5" w:rsidR="00C87D5F" w:rsidRDefault="5CBE0531" w:rsidP="00AA75BB">
      <w:pPr>
        <w:pStyle w:val="Prrafodelista"/>
        <w:numPr>
          <w:ilvl w:val="0"/>
          <w:numId w:val="8"/>
        </w:numPr>
      </w:pPr>
      <w:r>
        <w:t>Capítulo 4.-</w:t>
      </w:r>
      <w:r w:rsidR="00C9429B">
        <w:t xml:space="preserve"> </w:t>
      </w:r>
      <w:r>
        <w:t xml:space="preserve">Análisis e Interpretación de </w:t>
      </w:r>
      <w:r w:rsidR="00095E70">
        <w:t>Resultados. -</w:t>
      </w:r>
      <w:r>
        <w:t xml:space="preserve">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 xml:space="preserve">Hoy en día el desarrollo de la sociedad de la información y la rápida difusión de la información dan lugar a nuevas oportunidades de aprender; permitiendo desafiar puntos de vista y </w:t>
      </w:r>
      <w:proofErr w:type="gramStart"/>
      <w:r w:rsidRPr="00CB794D">
        <w:rPr>
          <w:color w:val="FF0000"/>
          <w:highlight w:val="yellow"/>
        </w:rPr>
        <w:t>prácticas  establecidas</w:t>
      </w:r>
      <w:proofErr w:type="gramEnd"/>
      <w:r w:rsidRPr="00CB794D">
        <w:rPr>
          <w:color w:val="FF0000"/>
          <w:highlight w:val="yellow"/>
        </w:rPr>
        <w:t xml:space="preserve">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2FB1E4B8"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w:t>
      </w:r>
      <w:r w:rsidR="00077DF1">
        <w:t>intelectual, lo</w:t>
      </w:r>
      <w:r>
        <w:t xml:space="preserve"> que permite a otras personas su uso libre o con propósitos diferentes a los que </w:t>
      </w:r>
      <w:r w:rsidR="00077DF1">
        <w:t>contempla su</w:t>
      </w:r>
      <w:r>
        <w:t xml:space="preserve">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B52514" w:rsidRDefault="00174C2D" w:rsidP="00341DFF">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6020FF" w:rsidRPr="00B52514">
        <w:rPr>
          <w:noProof/>
          <w:sz w:val="20"/>
          <w:szCs w:val="20"/>
          <w:lang w:val="en-US"/>
        </w:rPr>
        <w:t>1</w:t>
      </w:r>
      <w:r w:rsidRPr="003E3801">
        <w:rPr>
          <w:sz w:val="20"/>
          <w:szCs w:val="20"/>
        </w:rPr>
        <w:fldChar w:fldCharType="end"/>
      </w:r>
      <w:r w:rsidRPr="00B52514">
        <w:rPr>
          <w:sz w:val="20"/>
          <w:szCs w:val="20"/>
          <w:lang w:val="en-US"/>
        </w:rPr>
        <w:t xml:space="preserve">. </w:t>
      </w:r>
      <w:proofErr w:type="spellStart"/>
      <w:r w:rsidR="00341DFF" w:rsidRPr="00B52514">
        <w:rPr>
          <w:sz w:val="20"/>
          <w:szCs w:val="20"/>
          <w:lang w:val="en-US"/>
        </w:rPr>
        <w:t>Historia</w:t>
      </w:r>
      <w:proofErr w:type="spellEnd"/>
      <w:r w:rsidR="00341DFF" w:rsidRPr="00B52514">
        <w:rPr>
          <w:sz w:val="20"/>
          <w:szCs w:val="20"/>
          <w:lang w:val="en-US"/>
        </w:rPr>
        <w:t xml:space="preserve">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w:t>
      </w:r>
      <w:proofErr w:type="gramStart"/>
      <w:r w:rsidRPr="008C0369">
        <w:t>su  objetivo</w:t>
      </w:r>
      <w:proofErr w:type="gramEnd"/>
      <w:r w:rsidRPr="008C0369">
        <w:t xml:space="preserve">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w:t>
      </w:r>
      <w:proofErr w:type="gramStart"/>
      <w:r>
        <w:t xml:space="preserve">cuales </w:t>
      </w:r>
      <w:r w:rsidR="00254B44">
        <w:t xml:space="preserve"> </w:t>
      </w:r>
      <w:r>
        <w:t>son</w:t>
      </w:r>
      <w:proofErr w:type="gramEnd"/>
      <w:r>
        <w:t xml:space="preserve">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2. </w:t>
      </w:r>
      <w:proofErr w:type="spellStart"/>
      <w:r w:rsidRPr="00B52514">
        <w:rPr>
          <w:sz w:val="20"/>
          <w:szCs w:val="20"/>
          <w:lang w:val="en-US"/>
        </w:rPr>
        <w:t>Composición</w:t>
      </w:r>
      <w:proofErr w:type="spellEnd"/>
      <w:r w:rsidRPr="00B52514">
        <w:rPr>
          <w:sz w:val="20"/>
          <w:szCs w:val="20"/>
          <w:lang w:val="en-US"/>
        </w:rPr>
        <w:t xml:space="preserve">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 xml:space="preserve">Fuente: </w:t>
      </w:r>
      <w:proofErr w:type="spellStart"/>
      <w:r w:rsidRPr="00B52514">
        <w:rPr>
          <w:sz w:val="18"/>
          <w:szCs w:val="18"/>
          <w:lang w:val="en-US"/>
        </w:rPr>
        <w:t>Organisation</w:t>
      </w:r>
      <w:proofErr w:type="spellEnd"/>
      <w:r w:rsidRPr="00B52514">
        <w:rPr>
          <w:sz w:val="18"/>
          <w:szCs w:val="18"/>
          <w:lang w:val="en-US"/>
        </w:rPr>
        <w:t xml:space="preserve">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147D5AC8" w:rsidR="00C840CE" w:rsidRPr="00C840CE" w:rsidRDefault="00C840CE" w:rsidP="000C0512">
      <w:pPr>
        <w:pStyle w:val="Prrafodelista"/>
        <w:numPr>
          <w:ilvl w:val="0"/>
          <w:numId w:val="1"/>
        </w:numPr>
      </w:pPr>
      <w:r w:rsidRPr="5CBE0531">
        <w:rPr>
          <w:b/>
          <w:bCs/>
        </w:rPr>
        <w:t xml:space="preserve">Herramientas: </w:t>
      </w:r>
      <w:r>
        <w:t xml:space="preserve">Software para apoyar la creación, entrega (acceso), uso y mejoramiento de contenidos educativos abiertos. Esto incluye herramientas y </w:t>
      </w:r>
      <w:proofErr w:type="gramStart"/>
      <w:r>
        <w:t>sistemas  para</w:t>
      </w:r>
      <w:proofErr w:type="gramEnd"/>
      <w:r>
        <w:t>: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 xml:space="preserve">adaptación y localización de contenido; y materiales o técnicas para apoyar el acceso al conocimiento. Por lo general quienes crean REA, permiten que cualquier persona use sus materiales, los modifique, lo traduzca a mejores, </w:t>
      </w:r>
      <w:proofErr w:type="gramStart"/>
      <w:r>
        <w:t>y</w:t>
      </w:r>
      <w:proofErr w:type="gramEnd"/>
      <w:r>
        <w:t xml:space="preserve"> además, que los comparta con otros. Se debe tener en cuenta que </w:t>
      </w:r>
      <w:proofErr w:type="gramStart"/>
      <w:r>
        <w:t>algunas licencias restringe</w:t>
      </w:r>
      <w:proofErr w:type="gramEnd"/>
      <w:r>
        <w:t xml:space="preserv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proofErr w:type="gramStart"/>
      <w:r>
        <w:rPr>
          <w:b/>
          <w:bCs/>
        </w:rPr>
        <w:t>)</w:t>
      </w:r>
      <w:r w:rsidR="0004213D">
        <w:rPr>
          <w:b/>
          <w:bCs/>
        </w:rPr>
        <w:t>.-</w:t>
      </w:r>
      <w:proofErr w:type="gramEnd"/>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w:t>
      </w:r>
      <w:proofErr w:type="gramStart"/>
      <w:r w:rsidR="007D1E31">
        <w:t>Además</w:t>
      </w:r>
      <w:proofErr w:type="gramEnd"/>
      <w:r w:rsidR="007D1E31">
        <w:t xml:space="preserve">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301304D7" w:rsidR="00E73808" w:rsidRPr="00201361" w:rsidRDefault="00E73808" w:rsidP="00AA75BB">
      <w:pPr>
        <w:pStyle w:val="Prrafodelista"/>
        <w:numPr>
          <w:ilvl w:val="0"/>
          <w:numId w:val="16"/>
        </w:numPr>
        <w:rPr>
          <w:b/>
          <w:bCs/>
        </w:rPr>
      </w:pPr>
      <w:r>
        <w:rPr>
          <w:b/>
          <w:bCs/>
        </w:rPr>
        <w:t xml:space="preserve">Social </w:t>
      </w:r>
      <w:proofErr w:type="gramStart"/>
      <w:r>
        <w:rPr>
          <w:b/>
          <w:bCs/>
        </w:rPr>
        <w:t>Software.-</w:t>
      </w:r>
      <w:proofErr w:type="gramEnd"/>
      <w:r w:rsidR="00201361">
        <w:rPr>
          <w:b/>
          <w:bCs/>
        </w:rPr>
        <w:t xml:space="preserve"> </w:t>
      </w:r>
      <w:r w:rsidR="00201361">
        <w:rPr>
          <w:bCs/>
        </w:rPr>
        <w:t xml:space="preserve">es un conjunto de </w:t>
      </w:r>
      <w:r w:rsidR="00DF0F37">
        <w:rPr>
          <w:bCs/>
        </w:rPr>
        <w:t xml:space="preserve">software que se utiliza como </w:t>
      </w:r>
      <w:r w:rsidR="00201361">
        <w:rPr>
          <w:bCs/>
        </w:rPr>
        <w:t xml:space="preserve">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w:t>
      </w:r>
      <w:proofErr w:type="gramStart"/>
      <w:r w:rsidR="00201361">
        <w:rPr>
          <w:bCs/>
        </w:rPr>
        <w:t>y  blogs</w:t>
      </w:r>
      <w:proofErr w:type="gramEnd"/>
      <w:r w:rsidR="00201361">
        <w:rPr>
          <w:bCs/>
        </w:rPr>
        <w:t xml:space="preserve"> en la web.</w:t>
      </w:r>
    </w:p>
    <w:p w14:paraId="391A2C07" w14:textId="718FE79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w:t>
      </w:r>
      <w:r w:rsidR="00077DF1">
        <w:rPr>
          <w:bCs/>
        </w:rPr>
        <w:t>autores, todos sus contenidos</w:t>
      </w:r>
      <w:r w:rsidR="004B5B0D">
        <w:rPr>
          <w:bCs/>
        </w:rPr>
        <w:t xml:space="preserve"> está</w:t>
      </w:r>
      <w:r w:rsidR="00077DF1">
        <w:rPr>
          <w:bCs/>
        </w:rPr>
        <w:t>n</w:t>
      </w:r>
      <w:r w:rsidR="004B5B0D">
        <w:rPr>
          <w:bCs/>
        </w:rPr>
        <w:t xml:space="preserve"> disponible libremente y su contenido puede ser </w:t>
      </w:r>
      <w:r w:rsidR="00077DF1">
        <w:rPr>
          <w:bCs/>
        </w:rPr>
        <w:t xml:space="preserve">explorado. </w:t>
      </w:r>
      <w:proofErr w:type="spellStart"/>
      <w:r w:rsidR="00077DF1">
        <w:rPr>
          <w:bCs/>
        </w:rPr>
        <w:t>Connexions</w:t>
      </w:r>
      <w:proofErr w:type="spellEnd"/>
      <w:r w:rsidR="004B5B0D">
        <w:rPr>
          <w:bCs/>
        </w:rPr>
        <w:t xml:space="preserve"> es pionera junto a OCW.</w:t>
      </w:r>
    </w:p>
    <w:p w14:paraId="73B2BCE4" w14:textId="30781592"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w:t>
      </w:r>
      <w:r w:rsidR="00077DF1">
        <w:rPr>
          <w:bCs/>
        </w:rPr>
        <w:t>no es</w:t>
      </w:r>
      <w:r w:rsidR="000A2B8C">
        <w:rPr>
          <w:bCs/>
        </w:rPr>
        <w:t xml:space="preserve"> más que una aplicación instalada en un servidor que sirve para controlar y distribuir actividades para estudiantes en formación en una </w:t>
      </w:r>
      <w:r w:rsidR="000A2B8C">
        <w:rPr>
          <w:bCs/>
        </w:rPr>
        <w:lastRenderedPageBreak/>
        <w:t xml:space="preserve">institución, sus funciones incluyen la gestión de usuarios, cursos, contenido, actividades de formación, eventos, evaluaciones, foros, y generar informes. Entre los más conocido tenemos Moodle, </w:t>
      </w:r>
      <w:proofErr w:type="spellStart"/>
      <w:r w:rsidR="000A2B8C">
        <w:rPr>
          <w:bCs/>
        </w:rPr>
        <w:t>ATutor</w:t>
      </w:r>
      <w:proofErr w:type="spellEnd"/>
      <w:r w:rsidR="000A2B8C">
        <w:rPr>
          <w:bCs/>
        </w:rPr>
        <w:t>,</w:t>
      </w:r>
      <w:r w:rsidR="00094F3E">
        <w:rPr>
          <w:bCs/>
        </w:rPr>
        <w:t xml:space="preserve"> </w:t>
      </w:r>
      <w:proofErr w:type="gramStart"/>
      <w:r w:rsidR="00094F3E">
        <w:rPr>
          <w:bCs/>
        </w:rPr>
        <w:t xml:space="preserve">y </w:t>
      </w:r>
      <w:r w:rsidR="000A2B8C">
        <w:rPr>
          <w:bCs/>
        </w:rPr>
        <w:t xml:space="preserve"> </w:t>
      </w:r>
      <w:proofErr w:type="spellStart"/>
      <w:r w:rsidR="000A2B8C">
        <w:rPr>
          <w:bCs/>
        </w:rPr>
        <w:t>Eliademy</w:t>
      </w:r>
      <w:proofErr w:type="spellEnd"/>
      <w:proofErr w:type="gramEnd"/>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w:t>
      </w:r>
      <w:proofErr w:type="gramStart"/>
      <w:r w:rsidR="00EF7754">
        <w:rPr>
          <w:bCs/>
          <w:lang w:val="es-EC"/>
        </w:rPr>
        <w:t>abierto</w:t>
      </w:r>
      <w:r w:rsidR="00E7785A">
        <w:rPr>
          <w:bCs/>
          <w:lang w:val="es-EC"/>
        </w:rPr>
        <w:t xml:space="preserve">  a</w:t>
      </w:r>
      <w:proofErr w:type="gramEnd"/>
      <w:r w:rsidR="00E7785A">
        <w:rPr>
          <w:bCs/>
          <w:lang w:val="es-EC"/>
        </w:rPr>
        <w:t xml:space="preserve">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w:t>
      </w:r>
      <w:proofErr w:type="gramStart"/>
      <w:r w:rsidR="003E0677">
        <w:rPr>
          <w:bCs/>
          <w:lang w:val="es-EC"/>
        </w:rPr>
        <w:t>la estas licencias</w:t>
      </w:r>
      <w:proofErr w:type="gramEnd"/>
      <w:r w:rsidR="003E0677">
        <w:rPr>
          <w:bCs/>
          <w:lang w:val="es-EC"/>
        </w:rPr>
        <w:t xml:space="preserve">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17B694D7"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w:t>
      </w:r>
      <w:proofErr w:type="gramStart"/>
      <w:r w:rsidR="009C628E">
        <w:rPr>
          <w:bCs/>
          <w:lang w:val="es-EC"/>
        </w:rPr>
        <w:t>IMS,  y</w:t>
      </w:r>
      <w:proofErr w:type="gramEnd"/>
      <w:r w:rsidR="009C628E">
        <w:rPr>
          <w:bCs/>
          <w:lang w:val="es-EC"/>
        </w:rPr>
        <w:t xml:space="preserve">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w:t>
      </w:r>
      <w:proofErr w:type="gramStart"/>
      <w:r>
        <w:t>continuación</w:t>
      </w:r>
      <w:proofErr w:type="gramEnd"/>
      <w:r>
        <w:t xml:space="preserve">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proofErr w:type="gramStart"/>
      <w:r w:rsidRPr="005A33E5">
        <w:t>carteles</w:t>
      </w:r>
      <w:r>
        <w:t xml:space="preserve"> ,</w:t>
      </w:r>
      <w:proofErr w:type="gramEnd"/>
      <w:r>
        <w:t xml:space="preserve">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 xml:space="preserve">Son materiales que contienen definiciones de una amplia variedad de temas, utilizadas y creadas por educadores, estudiantes y autodidactas, formando una gran </w:t>
      </w:r>
      <w:proofErr w:type="gramStart"/>
      <w:r>
        <w:t>enciclopedia  que</w:t>
      </w:r>
      <w:proofErr w:type="gramEnd"/>
      <w:r>
        <w:t xml:space="preserv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proofErr w:type="gramStart"/>
      <w:r>
        <w:lastRenderedPageBreak/>
        <w:t>y  exámenes</w:t>
      </w:r>
      <w:proofErr w:type="gramEnd"/>
      <w:r>
        <w:t xml:space="preserve">. Sirven de referencia para otros docentes que imparte el curso en algún lugar distinto del mundo. Estudiantes y autodidactas pueden utilizar para aumentar su educación. </w:t>
      </w:r>
      <w:proofErr w:type="gramStart"/>
      <w:r>
        <w:t>Además</w:t>
      </w:r>
      <w:proofErr w:type="gramEnd"/>
      <w:r>
        <w:t xml:space="preserve">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w:t>
      </w:r>
      <w:proofErr w:type="gramStart"/>
      <w:r>
        <w:t>virtual  y</w:t>
      </w:r>
      <w:proofErr w:type="gramEnd"/>
      <w:r>
        <w:t xml:space="preserve">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xml:space="preserve">: debe ser un objeto </w:t>
      </w:r>
      <w:proofErr w:type="gramStart"/>
      <w:r>
        <w:t>codificado  en</w:t>
      </w:r>
      <w:proofErr w:type="gramEnd"/>
      <w:r>
        <w:t xml:space="preserve">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proofErr w:type="spellStart"/>
      <w:r>
        <w:t>OpenCourseWare</w:t>
      </w:r>
      <w:proofErr w:type="spellEnd"/>
      <w:r>
        <w:t xml:space="preserve"> (</w:t>
      </w:r>
      <w:r w:rsidR="00CB41D4">
        <w:t>OCW)</w:t>
      </w:r>
      <w:bookmarkEnd w:id="44"/>
      <w:bookmarkEnd w:id="45"/>
      <w:bookmarkEnd w:id="46"/>
      <w:bookmarkEnd w:id="47"/>
    </w:p>
    <w:p w14:paraId="7363B907" w14:textId="1125E947" w:rsidR="00E61764" w:rsidRDefault="5CBE0531" w:rsidP="002063A4">
      <w:proofErr w:type="gramStart"/>
      <w:r>
        <w:t xml:space="preserve">Los </w:t>
      </w:r>
      <w:r w:rsidR="00CD79A8">
        <w:t xml:space="preserve"> Open</w:t>
      </w:r>
      <w:proofErr w:type="gramEnd"/>
      <w:r w:rsidR="00CD79A8">
        <w:t xml:space="preserve"> </w:t>
      </w:r>
      <w:proofErr w:type="spellStart"/>
      <w:r w:rsidR="00CD79A8">
        <w:t>Cou</w:t>
      </w:r>
      <w:r w:rsidR="00F55AF9">
        <w:t>r</w:t>
      </w:r>
      <w:r w:rsidR="00CD79A8">
        <w:t>se</w:t>
      </w:r>
      <w:proofErr w:type="spellEnd"/>
      <w:r w:rsidR="00CD79A8">
        <w:t xml:space="preserve"> </w:t>
      </w:r>
      <w:proofErr w:type="spellStart"/>
      <w:r w:rsidR="00CD79A8">
        <w:t>Ware</w:t>
      </w:r>
      <w:proofErr w:type="spellEnd"/>
      <w:r w:rsidR="00CD79A8">
        <w:t xml:space="preserv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w:t>
      </w:r>
      <w:proofErr w:type="gramStart"/>
      <w:r>
        <w:t>de  los</w:t>
      </w:r>
      <w:proofErr w:type="gramEnd"/>
      <w:r>
        <w:t xml:space="preserve">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 xml:space="preserve">A </w:t>
      </w:r>
      <w:proofErr w:type="gramStart"/>
      <w:r>
        <w:t>continuació</w:t>
      </w:r>
      <w:r w:rsidR="00025469">
        <w:t>n</w:t>
      </w:r>
      <w:proofErr w:type="gramEnd"/>
      <w:r w:rsidR="00025469">
        <w:t xml:space="preserve">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w:t>
      </w:r>
      <w:proofErr w:type="gramStart"/>
      <w:r>
        <w:t>OCW  son</w:t>
      </w:r>
      <w:proofErr w:type="gramEnd"/>
      <w:r>
        <w:t xml:space="preserve"> las siguientes:</w:t>
      </w:r>
    </w:p>
    <w:p w14:paraId="5FE09E66" w14:textId="77777777" w:rsidR="009B699A" w:rsidRDefault="5CBE0531" w:rsidP="000C0512">
      <w:pPr>
        <w:pStyle w:val="Prrafodelista"/>
        <w:numPr>
          <w:ilvl w:val="0"/>
          <w:numId w:val="4"/>
        </w:numPr>
      </w:pPr>
      <w:r>
        <w:t xml:space="preserve">El material educativo publicado en OCW se ordena en unidades de asignaturas o cursos, en esto se </w:t>
      </w:r>
      <w:proofErr w:type="gramStart"/>
      <w:r>
        <w:t>incluyen  un</w:t>
      </w:r>
      <w:proofErr w:type="gramEnd"/>
      <w:r>
        <w:t xml:space="preserve"> gran material asociados a ellas.</w:t>
      </w:r>
    </w:p>
    <w:p w14:paraId="1AD30B6B" w14:textId="77777777" w:rsidR="00A678D4" w:rsidRDefault="5CBE0531" w:rsidP="000C0512">
      <w:pPr>
        <w:pStyle w:val="Prrafodelista"/>
        <w:numPr>
          <w:ilvl w:val="0"/>
          <w:numId w:val="4"/>
        </w:numPr>
      </w:pPr>
      <w:r>
        <w:t xml:space="preserve">Los materiales representan un conjunto organizado de recursos (documentos, programa, </w:t>
      </w:r>
      <w:proofErr w:type="gramStart"/>
      <w:r>
        <w:t>calendario,...</w:t>
      </w:r>
      <w:proofErr w:type="gramEnd"/>
      <w:r>
        <w:t>)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w:t>
      </w:r>
      <w:proofErr w:type="spellStart"/>
      <w:r w:rsidRPr="00B52514">
        <w:t>MitOpenCourseWare</w:t>
      </w:r>
      <w:proofErr w:type="spellEnd"/>
      <w:r w:rsidRPr="00B52514">
        <w:t xml:space="preserve"> del Massachusetts </w:t>
      </w:r>
      <w:proofErr w:type="spellStart"/>
      <w:r w:rsidRPr="00B52514">
        <w:t>Institute</w:t>
      </w:r>
      <w:proofErr w:type="spellEnd"/>
      <w:r w:rsidRPr="00B52514">
        <w:t xml:space="preserve"> of </w:t>
      </w:r>
      <w:proofErr w:type="spellStart"/>
      <w:r w:rsidRPr="00B52514">
        <w:t>Technology</w:t>
      </w:r>
      <w:proofErr w:type="spellEnd"/>
      <w:r w:rsidRPr="00B52514">
        <w:t xml:space="preserve">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3. </w:t>
      </w:r>
      <w:proofErr w:type="spellStart"/>
      <w:r w:rsidRPr="00B52514">
        <w:rPr>
          <w:sz w:val="20"/>
          <w:szCs w:val="20"/>
          <w:lang w:val="en-US"/>
        </w:rPr>
        <w:t>Sitio</w:t>
      </w:r>
      <w:proofErr w:type="spellEnd"/>
      <w:r w:rsidRPr="00B52514">
        <w:rPr>
          <w:sz w:val="20"/>
          <w:szCs w:val="20"/>
          <w:lang w:val="en-US"/>
        </w:rPr>
        <w:t xml:space="preserve">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w:t>
      </w:r>
      <w:proofErr w:type="gramStart"/>
      <w:r w:rsidRPr="009332F2">
        <w:t>principales usuario</w:t>
      </w:r>
      <w:proofErr w:type="gramEnd"/>
      <w:r w:rsidRPr="009332F2">
        <w:t xml:space="preserve">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w:t>
      </w:r>
      <w:proofErr w:type="gramStart"/>
      <w:r w:rsidRPr="001D167A">
        <w:t xml:space="preserve">recolectadas </w:t>
      </w:r>
      <w:r w:rsidR="00914320">
        <w:t xml:space="preserve"> hasta</w:t>
      </w:r>
      <w:proofErr w:type="gramEnd"/>
      <w:r w:rsidR="00914320">
        <w:t xml:space="preserve">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t>
      </w:r>
      <w:proofErr w:type="spellStart"/>
      <w:r w:rsidRPr="00B52514">
        <w:t>webcasts</w:t>
      </w:r>
      <w:proofErr w:type="spellEnd"/>
      <w:r w:rsidRPr="00B52514">
        <w:t xml:space="preserve"> de cientos cursos y conferencias. Tanto </w:t>
      </w:r>
      <w:r w:rsidR="007A16A8" w:rsidRPr="00B52514">
        <w:t>los</w:t>
      </w:r>
      <w:r w:rsidRPr="00B52514">
        <w:t xml:space="preserve"> cursos actuales como los archivados</w:t>
      </w:r>
      <w:r w:rsidR="007A16A8" w:rsidRPr="00B52514">
        <w:t xml:space="preserve"> se pueden </w:t>
      </w:r>
      <w:proofErr w:type="gramStart"/>
      <w:r w:rsidR="007A16A8" w:rsidRPr="00B52514">
        <w:t>experimentar  a</w:t>
      </w:r>
      <w:proofErr w:type="gramEnd"/>
      <w:r w:rsidR="007A16A8" w:rsidRPr="00B52514">
        <w:t xml:space="preserve">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 xml:space="preserve">UC Berkeley </w:t>
      </w:r>
      <w:proofErr w:type="spellStart"/>
      <w:r>
        <w:rPr>
          <w:sz w:val="20"/>
          <w:szCs w:val="20"/>
        </w:rPr>
        <w:t>Webcast</w:t>
      </w:r>
      <w:proofErr w:type="spellEnd"/>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w:t>
      </w:r>
      <w:proofErr w:type="spellStart"/>
      <w:r w:rsidRPr="00B52514">
        <w:t>The</w:t>
      </w:r>
      <w:proofErr w:type="spellEnd"/>
      <w:r w:rsidRPr="00B52514">
        <w:t xml:space="preserve"> Open </w:t>
      </w:r>
      <w:proofErr w:type="spellStart"/>
      <w:r w:rsidRPr="00B52514">
        <w:t>University</w:t>
      </w:r>
      <w:proofErr w:type="spellEnd"/>
      <w:r w:rsidRPr="00B52514">
        <w:t xml:space="preserve">, la cual es </w:t>
      </w:r>
      <w:proofErr w:type="gramStart"/>
      <w:r w:rsidRPr="00B52514">
        <w:t>la el portal</w:t>
      </w:r>
      <w:proofErr w:type="gramEnd"/>
      <w:r w:rsidRPr="00B52514">
        <w:t xml:space="preserve">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w:t>
      </w:r>
      <w:proofErr w:type="spellStart"/>
      <w:r w:rsidRPr="00B52514">
        <w:t>Tech</w:t>
      </w:r>
      <w:proofErr w:type="spellEnd"/>
      <w:r w:rsidRPr="00B52514">
        <w:t xml:space="preserve"> tiene un programa </w:t>
      </w:r>
      <w:proofErr w:type="spellStart"/>
      <w:r w:rsidRPr="00B52514">
        <w:t>OpenCourseWare</w:t>
      </w:r>
      <w:proofErr w:type="spellEnd"/>
      <w:r w:rsidRPr="00B52514">
        <w:t xml:space="preserv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 xml:space="preserve">Figura 8. Tokio </w:t>
      </w:r>
      <w:proofErr w:type="spellStart"/>
      <w:r>
        <w:rPr>
          <w:sz w:val="20"/>
          <w:szCs w:val="20"/>
        </w:rPr>
        <w:t>Tech</w:t>
      </w:r>
      <w:proofErr w:type="spellEnd"/>
      <w:r>
        <w:rPr>
          <w:sz w:val="20"/>
          <w:szCs w:val="20"/>
        </w:rPr>
        <w:t xml:space="preserve">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w:t>
      </w:r>
      <w:proofErr w:type="gramStart"/>
      <w:r w:rsidRPr="00B52514">
        <w:t xml:space="preserve">Yale </w:t>
      </w:r>
      <w:r w:rsidR="007804CD" w:rsidRPr="00B52514">
        <w:t xml:space="preserve"> </w:t>
      </w:r>
      <w:r w:rsidRPr="00B52514">
        <w:t>no</w:t>
      </w:r>
      <w:proofErr w:type="gramEnd"/>
      <w:r w:rsidRPr="00B52514">
        <w:t xml:space="preserve">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xml:space="preserve">. Sitio Open Yale </w:t>
      </w:r>
      <w:proofErr w:type="spellStart"/>
      <w:r w:rsidR="005833E3">
        <w:rPr>
          <w:sz w:val="20"/>
          <w:szCs w:val="20"/>
        </w:rPr>
        <w:t>courses</w:t>
      </w:r>
      <w:proofErr w:type="spellEnd"/>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 xml:space="preserve">El portal </w:t>
      </w:r>
      <w:proofErr w:type="spellStart"/>
      <w:r w:rsidRPr="00B52514">
        <w:t>Open.Michigan</w:t>
      </w:r>
      <w:proofErr w:type="spellEnd"/>
      <w:r w:rsidRPr="00B52514">
        <w:t xml:space="preserve">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w:t>
      </w:r>
      <w:proofErr w:type="gramStart"/>
      <w:r w:rsidRPr="00B52514">
        <w:t>Publica  Johns</w:t>
      </w:r>
      <w:proofErr w:type="gramEnd"/>
      <w:r w:rsidRPr="00B52514">
        <w:t xml:space="preserve"> Hopkins </w:t>
      </w:r>
      <w:proofErr w:type="spellStart"/>
      <w:r w:rsidRPr="00B52514">
        <w:t>Blomberg</w:t>
      </w:r>
      <w:proofErr w:type="spellEnd"/>
      <w:r w:rsidRPr="00B52514">
        <w:t xml:space="preserve">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 xml:space="preserve">Carnegie </w:t>
      </w:r>
      <w:proofErr w:type="spellStart"/>
      <w:r w:rsidRPr="00B52514">
        <w:t>Mellon</w:t>
      </w:r>
      <w:proofErr w:type="spellEnd"/>
      <w:r w:rsidRPr="00B52514">
        <w:t xml:space="preserve"> destaca por</w:t>
      </w:r>
      <w:r w:rsidR="001919BD" w:rsidRPr="00B52514">
        <w:t xml:space="preserve"> </w:t>
      </w:r>
      <w:proofErr w:type="gramStart"/>
      <w:r w:rsidR="001919BD" w:rsidRPr="00B52514">
        <w:t xml:space="preserve">que </w:t>
      </w:r>
      <w:r w:rsidRPr="00B52514">
        <w:t xml:space="preserve"> sus</w:t>
      </w:r>
      <w:proofErr w:type="gramEnd"/>
      <w:r w:rsidRPr="00B52514">
        <w:t xml:space="preserve">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xml:space="preserve">. Sitio Carnegie </w:t>
      </w:r>
      <w:proofErr w:type="spellStart"/>
      <w:r>
        <w:rPr>
          <w:sz w:val="20"/>
          <w:szCs w:val="20"/>
        </w:rPr>
        <w:t>Mellon</w:t>
      </w:r>
      <w:proofErr w:type="spellEnd"/>
      <w:r>
        <w:rPr>
          <w:sz w:val="20"/>
          <w:szCs w:val="20"/>
        </w:rPr>
        <w:t xml:space="preserve"> </w:t>
      </w:r>
      <w:proofErr w:type="spellStart"/>
      <w:r>
        <w:rPr>
          <w:sz w:val="20"/>
          <w:szCs w:val="20"/>
        </w:rPr>
        <w:t>University</w:t>
      </w:r>
      <w:proofErr w:type="spellEnd"/>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w:t>
      </w:r>
      <w:proofErr w:type="spellStart"/>
      <w:r w:rsidRPr="00B52514">
        <w:t>Notre</w:t>
      </w:r>
      <w:proofErr w:type="spellEnd"/>
      <w:r w:rsidRPr="00B52514">
        <w:t xml:space="preserve"> Dame ofrece docenas de cursos de diferentes departamentos, desde ingeniería aeroespacial hasta cursos básicos de matemática y teología. Dentro de estos cursos se dispone </w:t>
      </w:r>
      <w:proofErr w:type="gramStart"/>
      <w:r w:rsidRPr="00B52514">
        <w:t>de  planes</w:t>
      </w:r>
      <w:proofErr w:type="gramEnd"/>
      <w:r w:rsidRPr="00B52514">
        <w:t xml:space="preserve">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1</w:t>
      </w:r>
      <w:r w:rsidR="00A561A2" w:rsidRPr="00B52514">
        <w:rPr>
          <w:sz w:val="20"/>
          <w:szCs w:val="20"/>
          <w:lang w:val="en-US"/>
        </w:rPr>
        <w:t xml:space="preserve">. </w:t>
      </w:r>
      <w:proofErr w:type="spellStart"/>
      <w:r w:rsidR="00A561A2" w:rsidRPr="00B52514">
        <w:rPr>
          <w:sz w:val="20"/>
          <w:szCs w:val="20"/>
          <w:lang w:val="en-US"/>
        </w:rPr>
        <w:t>Sitio</w:t>
      </w:r>
      <w:proofErr w:type="spellEnd"/>
      <w:r w:rsidR="00A561A2" w:rsidRPr="00B52514">
        <w:rPr>
          <w:sz w:val="20"/>
          <w:szCs w:val="20"/>
          <w:lang w:val="en-US"/>
        </w:rPr>
        <w:t xml:space="preserve">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 xml:space="preserve">Portal </w:t>
      </w:r>
      <w:proofErr w:type="spellStart"/>
      <w:r w:rsidRPr="00B52514">
        <w:t>OpenCourseWare</w:t>
      </w:r>
      <w:proofErr w:type="spellEnd"/>
      <w:r w:rsidRPr="00B52514">
        <w:t xml:space="preserv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 xml:space="preserve">consorcio OCW </w:t>
      </w:r>
      <w:proofErr w:type="spellStart"/>
      <w:r w:rsidR="00964235" w:rsidRPr="00B52514">
        <w:t>Universia</w:t>
      </w:r>
      <w:proofErr w:type="spellEnd"/>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56A6979D" w:rsidR="00A564FF" w:rsidRPr="00B52514" w:rsidRDefault="5CBE0531" w:rsidP="006873A4">
      <w:pPr>
        <w:pStyle w:val="Prrafodelista"/>
        <w:numPr>
          <w:ilvl w:val="0"/>
          <w:numId w:val="7"/>
        </w:numPr>
      </w:pPr>
      <w:r w:rsidRPr="00B52514">
        <w:lastRenderedPageBreak/>
        <w:t xml:space="preserve">Crear un modelo eficiente basado en estándares generados de OCW </w:t>
      </w:r>
      <w:proofErr w:type="spellStart"/>
      <w:r w:rsidRPr="00B52514">
        <w:t>Consortium</w:t>
      </w:r>
      <w:proofErr w:type="spellEnd"/>
      <w:r w:rsidRPr="00B52514">
        <w:t xml:space="preserve">, UNIVERSIA, la tendencia tecnológica de la Web Social y Semántica, así como de otros organismos afines </w:t>
      </w:r>
      <w:r w:rsidR="00077DF1" w:rsidRPr="00B52514">
        <w:t>para que</w:t>
      </w:r>
      <w:r w:rsidRPr="00B52514">
        <w:t xml:space="preserv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w:t>
      </w:r>
      <w:proofErr w:type="gramStart"/>
      <w:r>
        <w:rPr>
          <w:lang w:eastAsia="es-ES"/>
        </w:rPr>
        <w:t xml:space="preserve">creados </w:t>
      </w:r>
      <w:r w:rsidR="00294AC7">
        <w:rPr>
          <w:lang w:eastAsia="es-ES"/>
        </w:rPr>
        <w:t xml:space="preserve"> con</w:t>
      </w:r>
      <w:proofErr w:type="gramEnd"/>
      <w:r w:rsidR="00294AC7">
        <w:rPr>
          <w:lang w:eastAsia="es-ES"/>
        </w:rPr>
        <w:t xml:space="preserve">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p>
    <w:p w14:paraId="4230965A" w14:textId="63A7F041"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 xml:space="preserve">con el </w:t>
      </w:r>
      <w:proofErr w:type="gramStart"/>
      <w:r>
        <w:t>objetivo  de</w:t>
      </w:r>
      <w:proofErr w:type="gramEnd"/>
      <w:r>
        <w:t xml:space="preserv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w:t>
      </w:r>
      <w:proofErr w:type="gramStart"/>
      <w:r w:rsidR="5CBE0531">
        <w:t xml:space="preserve">MIT </w:t>
      </w:r>
      <w:r w:rsidR="00DA69FB">
        <w:t xml:space="preserve"> que</w:t>
      </w:r>
      <w:proofErr w:type="gramEnd"/>
      <w:r w:rsidR="00DA69FB">
        <w:t xml:space="preserve"> es parte del consorcio </w:t>
      </w:r>
      <w:r w:rsidR="5CBE0531">
        <w:t>cuenta con traducciones en:</w:t>
      </w:r>
    </w:p>
    <w:p w14:paraId="351F7A26" w14:textId="77777777" w:rsidR="008E672B" w:rsidRDefault="5CBE0531" w:rsidP="00B85606">
      <w:pPr>
        <w:pStyle w:val="Prrafodelista"/>
        <w:numPr>
          <w:ilvl w:val="0"/>
          <w:numId w:val="6"/>
        </w:numPr>
      </w:pPr>
      <w:proofErr w:type="gramStart"/>
      <w:r>
        <w:t>Chino(</w:t>
      </w:r>
      <w:proofErr w:type="gramEnd"/>
      <w:r>
        <w:t>395)</w:t>
      </w:r>
    </w:p>
    <w:p w14:paraId="5F965D55" w14:textId="77777777" w:rsidR="008E672B" w:rsidRDefault="5CBE0531" w:rsidP="00B85606">
      <w:pPr>
        <w:pStyle w:val="Prrafodelista"/>
        <w:numPr>
          <w:ilvl w:val="0"/>
          <w:numId w:val="6"/>
        </w:numPr>
      </w:pPr>
      <w:proofErr w:type="gramStart"/>
      <w:r>
        <w:t>Español(</w:t>
      </w:r>
      <w:proofErr w:type="gramEnd"/>
      <w:r>
        <w:t>99)</w:t>
      </w:r>
    </w:p>
    <w:p w14:paraId="337CC0ED" w14:textId="77777777" w:rsidR="008E672B" w:rsidRDefault="5CBE0531" w:rsidP="00B85606">
      <w:pPr>
        <w:pStyle w:val="Prrafodelista"/>
        <w:numPr>
          <w:ilvl w:val="0"/>
          <w:numId w:val="6"/>
        </w:numPr>
      </w:pPr>
      <w:proofErr w:type="gramStart"/>
      <w:r>
        <w:t>Portugués(</w:t>
      </w:r>
      <w:proofErr w:type="gramEnd"/>
      <w:r>
        <w:t>95)</w:t>
      </w:r>
    </w:p>
    <w:p w14:paraId="07F1EC6E" w14:textId="77777777" w:rsidR="0087347A" w:rsidRDefault="5CBE0531" w:rsidP="00B85606">
      <w:pPr>
        <w:pStyle w:val="Prrafodelista"/>
        <w:numPr>
          <w:ilvl w:val="0"/>
          <w:numId w:val="6"/>
        </w:numPr>
      </w:pPr>
      <w:proofErr w:type="gramStart"/>
      <w:r>
        <w:t>Thai(</w:t>
      </w:r>
      <w:proofErr w:type="gramEnd"/>
      <w:r>
        <w:t>15)</w:t>
      </w:r>
    </w:p>
    <w:p w14:paraId="533DFE90" w14:textId="77777777" w:rsidR="0087347A" w:rsidRDefault="5CBE0531" w:rsidP="00B85606">
      <w:pPr>
        <w:pStyle w:val="Prrafodelista"/>
        <w:numPr>
          <w:ilvl w:val="0"/>
          <w:numId w:val="6"/>
        </w:numPr>
      </w:pPr>
      <w:proofErr w:type="gramStart"/>
      <w:r>
        <w:t>Persia(</w:t>
      </w:r>
      <w:proofErr w:type="gramEnd"/>
      <w:r>
        <w:t>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 xml:space="preserve">China cuenta con el CORE (Recursos Abiertos de China para la Educación) que es el consorcio de universidades </w:t>
      </w:r>
      <w:proofErr w:type="gramStart"/>
      <w:r>
        <w:t>Chinas</w:t>
      </w:r>
      <w:proofErr w:type="gramEnd"/>
      <w:r>
        <w:t>,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6154E7" w:rsidRDefault="00750F32" w:rsidP="00D10EB8">
      <w:pPr>
        <w:spacing w:after="0" w:line="240" w:lineRule="atLeast"/>
        <w:jc w:val="left"/>
        <w:rPr>
          <w:sz w:val="20"/>
          <w:szCs w:val="20"/>
          <w:lang w:val="en-US"/>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6154E7">
        <w:rPr>
          <w:sz w:val="20"/>
          <w:szCs w:val="20"/>
          <w:lang w:val="en-US"/>
        </w:rPr>
        <w:t>Figura</w:t>
      </w:r>
      <w:proofErr w:type="spellEnd"/>
      <w:r w:rsidR="00D65512" w:rsidRPr="006154E7">
        <w:rPr>
          <w:sz w:val="20"/>
          <w:szCs w:val="20"/>
          <w:lang w:val="en-US"/>
        </w:rPr>
        <w:t xml:space="preserve"> 16</w:t>
      </w:r>
      <w:r w:rsidR="00345719" w:rsidRPr="006154E7">
        <w:rPr>
          <w:sz w:val="20"/>
          <w:szCs w:val="20"/>
          <w:lang w:val="en-US"/>
        </w:rPr>
        <w:t>. China Open Resource for Education</w:t>
      </w:r>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proofErr w:type="spellStart"/>
      <w:r>
        <w:t>Japan</w:t>
      </w:r>
      <w:proofErr w:type="spellEnd"/>
      <w:r>
        <w:t xml:space="preserve"> </w:t>
      </w:r>
      <w:proofErr w:type="spellStart"/>
      <w:r>
        <w:t>OpenCourseWare</w:t>
      </w:r>
      <w:proofErr w:type="spellEnd"/>
      <w:r>
        <w:t xml:space="preserve"> </w:t>
      </w:r>
      <w:proofErr w:type="spellStart"/>
      <w:r>
        <w:t>Consortium</w:t>
      </w:r>
      <w:proofErr w:type="spellEnd"/>
      <w:r>
        <w:t>(JOCW)</w:t>
      </w:r>
    </w:p>
    <w:p w14:paraId="77ABA889" w14:textId="13923239"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w:t>
      </w:r>
      <w:proofErr w:type="gramStart"/>
      <w:r w:rsidR="00B1182E">
        <w:t>de  Japón</w:t>
      </w:r>
      <w:proofErr w:type="gramEnd"/>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w:t>
      </w:r>
      <w:proofErr w:type="gramStart"/>
      <w:r>
        <w:t>inglés  y</w:t>
      </w:r>
      <w:proofErr w:type="gramEnd"/>
      <w:r>
        <w:t xml:space="preserve">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 xml:space="preserve">Figura 18. </w:t>
      </w:r>
      <w:proofErr w:type="gramStart"/>
      <w:r>
        <w:rPr>
          <w:sz w:val="20"/>
          <w:szCs w:val="20"/>
        </w:rPr>
        <w:t>Curso publicados</w:t>
      </w:r>
      <w:proofErr w:type="gramEnd"/>
      <w:r>
        <w:rPr>
          <w:sz w:val="20"/>
          <w:szCs w:val="20"/>
        </w:rPr>
        <w:t xml:space="preserve">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 xml:space="preserve">The National </w:t>
      </w:r>
      <w:proofErr w:type="spellStart"/>
      <w:r w:rsidRPr="00B52514">
        <w:rPr>
          <w:lang w:val="en-US"/>
        </w:rPr>
        <w:t>Programme</w:t>
      </w:r>
      <w:proofErr w:type="spellEnd"/>
      <w:r w:rsidRPr="00B52514">
        <w:rPr>
          <w:lang w:val="en-US"/>
        </w:rPr>
        <w:t xml:space="preserve"> </w:t>
      </w:r>
      <w:proofErr w:type="gramStart"/>
      <w:r w:rsidRPr="00B52514">
        <w:rPr>
          <w:lang w:val="en-US"/>
        </w:rPr>
        <w:t>Of</w:t>
      </w:r>
      <w:proofErr w:type="gramEnd"/>
      <w:r w:rsidRPr="00B52514">
        <w:rPr>
          <w:lang w:val="en-US"/>
        </w:rPr>
        <w:t xml:space="preserve"> Technology Enabled Learning (NPTEL)</w:t>
      </w:r>
    </w:p>
    <w:p w14:paraId="5C3F0FAA" w14:textId="373635A8" w:rsidR="00CF2624" w:rsidRDefault="5CBE0531" w:rsidP="002063A4">
      <w:r>
        <w:t xml:space="preserve">India tiene el consorcio </w:t>
      </w:r>
      <w:hyperlink r:id="rId46">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B52514">
        <w:rPr>
          <w:sz w:val="20"/>
          <w:szCs w:val="20"/>
          <w:lang w:val="en-US"/>
        </w:rPr>
        <w:t>Figura</w:t>
      </w:r>
      <w:proofErr w:type="spellEnd"/>
      <w:r w:rsidR="00D65512" w:rsidRPr="00B52514">
        <w:rPr>
          <w:sz w:val="20"/>
          <w:szCs w:val="20"/>
          <w:lang w:val="en-US"/>
        </w:rPr>
        <w:t xml:space="preserve"> 18</w:t>
      </w:r>
      <w:r w:rsidR="00966C49" w:rsidRPr="00B52514">
        <w:rPr>
          <w:sz w:val="20"/>
          <w:szCs w:val="20"/>
          <w:lang w:val="en-US"/>
        </w:rPr>
        <w:t xml:space="preserve">. The National </w:t>
      </w:r>
      <w:proofErr w:type="spellStart"/>
      <w:r w:rsidR="00966C49" w:rsidRPr="00B52514">
        <w:rPr>
          <w:sz w:val="20"/>
          <w:szCs w:val="20"/>
          <w:lang w:val="en-US"/>
        </w:rPr>
        <w:t>Programme</w:t>
      </w:r>
      <w:proofErr w:type="spellEnd"/>
      <w:r w:rsidR="00966C49" w:rsidRPr="00B52514">
        <w:rPr>
          <w:sz w:val="20"/>
          <w:szCs w:val="20"/>
          <w:lang w:val="en-US"/>
        </w:rPr>
        <w:t xml:space="preserve"> </w:t>
      </w:r>
      <w:proofErr w:type="gramStart"/>
      <w:r w:rsidR="00966C49" w:rsidRPr="00B52514">
        <w:rPr>
          <w:sz w:val="20"/>
          <w:szCs w:val="20"/>
          <w:lang w:val="en-US"/>
        </w:rPr>
        <w:t>Of</w:t>
      </w:r>
      <w:proofErr w:type="gramEnd"/>
      <w:r w:rsidR="00966C49" w:rsidRPr="00B52514">
        <w:rPr>
          <w:sz w:val="20"/>
          <w:szCs w:val="20"/>
          <w:lang w:val="en-US"/>
        </w:rPr>
        <w:t xml:space="preserve"> Technology Enabled Learning</w:t>
      </w:r>
    </w:p>
    <w:p w14:paraId="43DC938B" w14:textId="0B76896F" w:rsidR="00491773" w:rsidRPr="006B6191" w:rsidRDefault="00966C49" w:rsidP="001C4BC4">
      <w:pPr>
        <w:spacing w:after="0" w:line="240" w:lineRule="atLeast"/>
        <w:jc w:val="left"/>
        <w:rPr>
          <w:sz w:val="20"/>
          <w:szCs w:val="20"/>
        </w:rPr>
      </w:pPr>
      <w:r w:rsidRPr="006B6191">
        <w:rPr>
          <w:sz w:val="20"/>
          <w:szCs w:val="20"/>
        </w:rPr>
        <w:t xml:space="preserve">Fuente: </w:t>
      </w:r>
      <w:r w:rsidR="001C4BC4" w:rsidRPr="006B6191">
        <w:rPr>
          <w:sz w:val="20"/>
          <w:szCs w:val="20"/>
        </w:rPr>
        <w:t>http://nptel.ac.in/</w:t>
      </w:r>
    </w:p>
    <w:p w14:paraId="6B3F7439" w14:textId="77777777" w:rsidR="001C4BC4" w:rsidRPr="006B6191"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 xml:space="preserve">OCW </w:t>
      </w:r>
      <w:proofErr w:type="spellStart"/>
      <w:r>
        <w:t>Universia</w:t>
      </w:r>
      <w:proofErr w:type="spellEnd"/>
    </w:p>
    <w:p w14:paraId="39DC8283" w14:textId="4F5E69E5" w:rsidR="00FC11B7" w:rsidRPr="00FC11B7" w:rsidRDefault="00FC11B7" w:rsidP="00FC11B7">
      <w:r>
        <w:t xml:space="preserve">Iberoamérica cuenta con el consorcio </w:t>
      </w:r>
      <w:hyperlink r:id="rId49">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B52514" w:rsidRDefault="00FC11B7" w:rsidP="00FC11B7">
      <w:r w:rsidRPr="00B52514">
        <w:t xml:space="preserve">El </w:t>
      </w:r>
      <w:r w:rsidR="003F5BB4" w:rsidRPr="00B52514">
        <w:t xml:space="preserve">Portal de la Fundación iberoamericana </w:t>
      </w:r>
      <w:proofErr w:type="spellStart"/>
      <w:r w:rsidR="003F5BB4" w:rsidRPr="00B52514">
        <w:t>Universia</w:t>
      </w:r>
      <w:proofErr w:type="spellEnd"/>
      <w:r w:rsidR="003F5BB4" w:rsidRPr="00B52514">
        <w:t xml:space="preserve">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w:t>
      </w:r>
      <w:proofErr w:type="gramStart"/>
      <w:r w:rsidR="003F5BB4" w:rsidRPr="00B52514">
        <w:t>de  buenas</w:t>
      </w:r>
      <w:proofErr w:type="gramEnd"/>
      <w:r w:rsidR="003F5BB4" w:rsidRPr="00B52514">
        <w:t xml:space="preserve">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w:t>
      </w:r>
      <w:proofErr w:type="gramStart"/>
      <w:r w:rsidR="003F5BB4" w:rsidRPr="00FC11B7">
        <w:rPr>
          <w:lang w:val="es-ES_tradnl"/>
        </w:rPr>
        <w:t>gratuita</w:t>
      </w:r>
      <w:r w:rsidR="003F5BB4" w:rsidRPr="005D0E34">
        <w:rPr>
          <w:lang w:val="es-ES_tradnl"/>
        </w:rPr>
        <w:t xml:space="preserve">  y</w:t>
      </w:r>
      <w:proofErr w:type="gramEnd"/>
      <w:r w:rsidR="003F5BB4" w:rsidRPr="005D0E34">
        <w:rPr>
          <w:lang w:val="es-ES_tradnl"/>
        </w:rPr>
        <w:t xml:space="preserve">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 xml:space="preserve">Figura 12. Sitio de la Fundación </w:t>
      </w:r>
      <w:proofErr w:type="spellStart"/>
      <w:r>
        <w:rPr>
          <w:sz w:val="20"/>
          <w:szCs w:val="20"/>
        </w:rPr>
        <w:t>Universia</w:t>
      </w:r>
      <w:proofErr w:type="spellEnd"/>
      <w:r>
        <w:rPr>
          <w:sz w:val="20"/>
          <w:szCs w:val="20"/>
        </w:rPr>
        <w:t xml:space="preserve">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1" w:name="_Toc486797682"/>
      <w:r w:rsidRPr="00B52514">
        <w:rPr>
          <w:lang w:val="en-US"/>
        </w:rPr>
        <w:lastRenderedPageBreak/>
        <w:t>Massive Online Open Courses</w:t>
      </w:r>
      <w:r w:rsidR="00E51F52" w:rsidRPr="00B52514">
        <w:rPr>
          <w:lang w:val="en-US"/>
        </w:rPr>
        <w:t xml:space="preserve"> (MOOC)</w:t>
      </w:r>
      <w:bookmarkEnd w:id="51"/>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w:t>
      </w:r>
      <w:proofErr w:type="gramStart"/>
      <w:r w:rsidR="0087650A">
        <w:t>varias propuesta</w:t>
      </w:r>
      <w:proofErr w:type="gramEnd"/>
      <w:r w:rsidR="0087650A">
        <w:t xml:space="preserve">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w:t>
      </w:r>
      <w:proofErr w:type="gramStart"/>
      <w:r w:rsidR="00C9560B">
        <w:t xml:space="preserve">y </w:t>
      </w:r>
      <w:r>
        <w:t xml:space="preserve"> los</w:t>
      </w:r>
      <w:proofErr w:type="gramEnd"/>
      <w:r>
        <w:t xml:space="preserve">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w:t>
      </w:r>
      <w:proofErr w:type="gramStart"/>
      <w:r w:rsidR="00127948">
        <w:t>palabras</w:t>
      </w:r>
      <w:proofErr w:type="gramEnd"/>
      <w:r w:rsidR="00127948">
        <w:t xml:space="preserve">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proofErr w:type="gramStart"/>
      <w:r w:rsidR="00657CDD">
        <w:t xml:space="preserve">de </w:t>
      </w:r>
      <w:r>
        <w:t xml:space="preserve"> se</w:t>
      </w:r>
      <w:r w:rsidR="00657CDD">
        <w:t>r</w:t>
      </w:r>
      <w:proofErr w:type="gramEnd"/>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proofErr w:type="gramStart"/>
      <w:r w:rsidR="00877AA0">
        <w:rPr>
          <w:b/>
        </w:rPr>
        <w:t>Online;</w:t>
      </w:r>
      <w:r w:rsidR="00C9560B">
        <w:rPr>
          <w:b/>
        </w:rPr>
        <w:t xml:space="preserve"> </w:t>
      </w:r>
      <w:r w:rsidR="00C9560B">
        <w:t xml:space="preserve"> considerando</w:t>
      </w:r>
      <w:proofErr w:type="gramEnd"/>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proofErr w:type="spellStart"/>
      <w:proofErr w:type="gramStart"/>
      <w:r>
        <w:rPr>
          <w:b/>
        </w:rPr>
        <w:t>Courses</w:t>
      </w:r>
      <w:proofErr w:type="spellEnd"/>
      <w:r>
        <w:rPr>
          <w:b/>
        </w:rPr>
        <w:t xml:space="preserve">, </w:t>
      </w:r>
      <w:r w:rsidR="00184C62">
        <w:rPr>
          <w:b/>
        </w:rPr>
        <w:t xml:space="preserve"> </w:t>
      </w:r>
      <w:r w:rsidR="00184C62">
        <w:t>por</w:t>
      </w:r>
      <w:proofErr w:type="gramEnd"/>
      <w:r w:rsidR="00184C62">
        <w:t xml:space="preserve">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proofErr w:type="gramStart"/>
      <w:r w:rsidR="008020EF">
        <w:t>Europeo</w:t>
      </w:r>
      <w:proofErr w:type="gramEnd"/>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 xml:space="preserve">Breve Historia de los </w:t>
      </w:r>
      <w:proofErr w:type="spellStart"/>
      <w:r>
        <w:t>MOOCs</w:t>
      </w:r>
      <w:bookmarkEnd w:id="52"/>
      <w:proofErr w:type="spellEnd"/>
    </w:p>
    <w:p w14:paraId="3DAAA3F6" w14:textId="0AEDECF1"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proofErr w:type="gramStart"/>
      <w:r>
        <w:t>Wiley</w:t>
      </w:r>
      <w:proofErr w:type="spellEnd"/>
      <w:r>
        <w:t xml:space="preserve">  es</w:t>
      </w:r>
      <w:proofErr w:type="gramEnd"/>
      <w:r>
        <w:t xml:space="preserve"> 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Moodl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78004BB6"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3"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6154E7">
        <w:fldChar w:fldCharType="begin"/>
      </w:r>
      <w:r w:rsidR="006154E7">
        <w:instrText xml:space="preserve"> HYPERLINK "http://www.udacity.com/" </w:instrText>
      </w:r>
      <w:r w:rsidR="006154E7">
        <w:fldChar w:fldCharType="separate"/>
      </w:r>
      <w:r w:rsidRPr="00994C8B">
        <w:t>Udacity</w:t>
      </w:r>
      <w:proofErr w:type="spellEnd"/>
      <w:r w:rsidR="006154E7">
        <w:fldChar w:fldCharType="end"/>
      </w:r>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455AF686" w:rsidR="00203963" w:rsidRDefault="00C97D6B" w:rsidP="00040763">
      <w:r>
        <w:t xml:space="preserve">Por otra </w:t>
      </w:r>
      <w:proofErr w:type="gramStart"/>
      <w:r>
        <w:t>parte</w:t>
      </w:r>
      <w:proofErr w:type="gramEnd"/>
      <w:r>
        <w:t xml:space="preserv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w:t>
      </w:r>
      <w:proofErr w:type="gramStart"/>
      <w:r>
        <w:t xml:space="preserve">y  </w:t>
      </w:r>
      <w:proofErr w:type="spellStart"/>
      <w:r>
        <w:t>cMOOCs</w:t>
      </w:r>
      <w:proofErr w:type="spellEnd"/>
      <w:proofErr w:type="gram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proofErr w:type="spellStart"/>
      <w:r>
        <w:t>cMOOCs</w:t>
      </w:r>
      <w:bookmarkEnd w:id="54"/>
      <w:proofErr w:type="spellEnd"/>
    </w:p>
    <w:p w14:paraId="257D3F57" w14:textId="50B0F777"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w:t>
      </w:r>
      <w:proofErr w:type="gramStart"/>
      <w:r w:rsidR="007A60B5">
        <w:t xml:space="preserve">individuos, </w:t>
      </w:r>
      <w:r>
        <w:t xml:space="preserve"> </w:t>
      </w:r>
      <w:r w:rsidR="007A60B5">
        <w:t>recolectando</w:t>
      </w:r>
      <w:proofErr w:type="gramEnd"/>
      <w:r w:rsidR="007A60B5">
        <w:t xml:space="preserve"> opiniones diversas, concentrándose en los objetivos finales como la base del aprendizaje. </w:t>
      </w:r>
    </w:p>
    <w:p w14:paraId="30383FA1" w14:textId="760DCD43" w:rsidR="00114BC6" w:rsidRDefault="00114BC6" w:rsidP="009849E7">
      <w:r>
        <w:t xml:space="preserve">La metodología innovadora de los </w:t>
      </w:r>
      <w:proofErr w:type="spellStart"/>
      <w:r>
        <w:t>cMOOCs</w:t>
      </w:r>
      <w:proofErr w:type="spellEnd"/>
      <w:r>
        <w:t xml:space="preserve"> consiste en que el aprendizaje ocurra dentro de una red, </w:t>
      </w:r>
      <w:proofErr w:type="gramStart"/>
      <w:r>
        <w:t>en  la</w:t>
      </w:r>
      <w:proofErr w:type="gramEnd"/>
      <w:r>
        <w:t xml:space="preserve">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proofErr w:type="spellStart"/>
      <w:r>
        <w:t>xMOOCs</w:t>
      </w:r>
      <w:bookmarkEnd w:id="55"/>
      <w:proofErr w:type="spellEnd"/>
    </w:p>
    <w:p w14:paraId="7680674F" w14:textId="4E659458"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xml:space="preserve">, al </w:t>
      </w:r>
      <w:proofErr w:type="gramStart"/>
      <w:r w:rsidR="008C1784">
        <w:t>contrario</w:t>
      </w:r>
      <w:proofErr w:type="gramEnd"/>
      <w:r w:rsidR="008C1784">
        <w:t xml:space="preserve">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w:t>
      </w:r>
      <w:proofErr w:type="gramStart"/>
      <w:r w:rsidR="0099209D">
        <w:t xml:space="preserve">significa </w:t>
      </w:r>
      <w:r w:rsidR="00896154">
        <w:t xml:space="preserve"> extended</w:t>
      </w:r>
      <w:proofErr w:type="gramEnd"/>
      <w:r w:rsidR="00896154">
        <w:t xml:space="preserve">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w:t>
      </w:r>
      <w:proofErr w:type="gramStart"/>
      <w:r>
        <w:t>OCW  y</w:t>
      </w:r>
      <w:proofErr w:type="gramEnd"/>
      <w:r>
        <w:t xml:space="preserve"> </w:t>
      </w:r>
      <w:proofErr w:type="spellStart"/>
      <w:r w:rsidR="00483222">
        <w:t>x</w:t>
      </w:r>
      <w:r>
        <w:t>MOOC</w:t>
      </w:r>
      <w:proofErr w:type="spellEnd"/>
      <w:r>
        <w:t xml:space="preserve"> son muy similares, este vendría hacer la evolución de OCW. </w:t>
      </w:r>
      <w:proofErr w:type="gramStart"/>
      <w:r>
        <w:t>Aunque  también</w:t>
      </w:r>
      <w:proofErr w:type="gramEnd"/>
      <w:r>
        <w:t xml:space="preserve">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w:t>
      </w:r>
      <w:proofErr w:type="gramStart"/>
      <w:r w:rsidR="5CBE0531" w:rsidRPr="002563D3">
        <w:rPr>
          <w:sz w:val="20"/>
          <w:szCs w:val="20"/>
        </w:rPr>
        <w:t>OCW  Y</w:t>
      </w:r>
      <w:proofErr w:type="gramEnd"/>
      <w:r w:rsidR="5CBE0531" w:rsidRPr="002563D3">
        <w:rPr>
          <w:sz w:val="20"/>
          <w:szCs w:val="20"/>
        </w:rPr>
        <w:t xml:space="preserve">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w:t>
      </w:r>
      <w:proofErr w:type="gramStart"/>
      <w:r>
        <w:t xml:space="preserve">diferencia </w:t>
      </w:r>
      <w:r w:rsidR="003D4BC7">
        <w:t xml:space="preserve"> por</w:t>
      </w:r>
      <w:proofErr w:type="gramEnd"/>
      <w:r w:rsidR="003D4BC7">
        <w:t xml:space="preserve">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w:t>
      </w:r>
      <w:proofErr w:type="gramStart"/>
      <w:r w:rsidR="0093329B">
        <w:rPr>
          <w:sz w:val="20"/>
          <w:szCs w:val="20"/>
        </w:rPr>
        <w:t>OCW  Y</w:t>
      </w:r>
      <w:proofErr w:type="gramEnd"/>
      <w:r w:rsidR="0093329B">
        <w:rPr>
          <w:sz w:val="20"/>
          <w:szCs w:val="20"/>
        </w:rPr>
        <w:t xml:space="preserve">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w:t>
      </w:r>
      <w:proofErr w:type="gramStart"/>
      <w:r>
        <w:t>contenido  y</w:t>
      </w:r>
      <w:proofErr w:type="gramEnd"/>
      <w:r>
        <w:t xml:space="preserve">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 xml:space="preserve">A </w:t>
      </w:r>
      <w:proofErr w:type="gramStart"/>
      <w:r>
        <w:t>continuaci</w:t>
      </w:r>
      <w:r w:rsidR="00FB1B91">
        <w:t>ón</w:t>
      </w:r>
      <w:proofErr w:type="gramEnd"/>
      <w:r w:rsidR="00FB1B91">
        <w:t xml:space="preserve">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w:t>
      </w:r>
      <w:proofErr w:type="gramStart"/>
      <w:r w:rsidRPr="00337A04">
        <w:rPr>
          <w:lang w:val="es-EC"/>
        </w:rPr>
        <w:t>disponible materiales educativos</w:t>
      </w:r>
      <w:proofErr w:type="gramEnd"/>
      <w:r w:rsidRPr="00337A04">
        <w:rPr>
          <w:lang w:val="es-EC"/>
        </w:rPr>
        <w:t xml:space="preserve">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2AE2DA4B" w:rsidR="00436E20" w:rsidRDefault="003243EF" w:rsidP="005B07D0">
      <w:proofErr w:type="gramStart"/>
      <w:r>
        <w:lastRenderedPageBreak/>
        <w:t xml:space="preserve">Un </w:t>
      </w:r>
      <w:r w:rsidR="00436E20">
        <w:t xml:space="preserve"> concepto</w:t>
      </w:r>
      <w:proofErr w:type="gramEnd"/>
      <w:r w:rsidR="00436E20">
        <w:t xml:space="preserve">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 xml:space="preserve">relaciona con REA </w:t>
      </w:r>
      <w:proofErr w:type="gramStart"/>
      <w:r>
        <w:t>porque  expande</w:t>
      </w:r>
      <w:proofErr w:type="gramEnd"/>
      <w:r>
        <w:t xml:space="preserve"> el conocimiento libre.</w:t>
      </w:r>
    </w:p>
    <w:p w14:paraId="7E3CD5A3" w14:textId="62245A11" w:rsidR="005B07D0" w:rsidRDefault="001C1B98" w:rsidP="005B07D0">
      <w:r>
        <w:t>Las nuevas tendencias en las</w:t>
      </w:r>
      <w:r w:rsidR="005B07D0">
        <w:t xml:space="preserve"> instit</w:t>
      </w:r>
      <w:r w:rsidR="006632C7">
        <w:t xml:space="preserve">uciones educativas </w:t>
      </w:r>
      <w:proofErr w:type="gramStart"/>
      <w:r w:rsidR="006632C7">
        <w:t xml:space="preserve">superiores </w:t>
      </w:r>
      <w:r>
        <w:t xml:space="preserve"> de</w:t>
      </w:r>
      <w:proofErr w:type="gramEnd"/>
      <w:r>
        <w:t xml:space="preserv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w:t>
      </w:r>
      <w:proofErr w:type="gramStart"/>
      <w:r>
        <w:t>extienden  el</w:t>
      </w:r>
      <w:proofErr w:type="gramEnd"/>
      <w:r>
        <w:t xml:space="preserve">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proofErr w:type="gramStart"/>
      <w:r>
        <w:t>Commons</w:t>
      </w:r>
      <w:proofErr w:type="spellEnd"/>
      <w:r>
        <w:t xml:space="preserve"> </w:t>
      </w:r>
      <w:r w:rsidR="005D1DF0">
        <w:t xml:space="preserve"> (</w:t>
      </w:r>
      <w:proofErr w:type="gramEnd"/>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 xml:space="preserve">¿Quieres que otras </w:t>
      </w:r>
      <w:proofErr w:type="gramStart"/>
      <w:r>
        <w:t>personas  puedan</w:t>
      </w:r>
      <w:proofErr w:type="gramEnd"/>
      <w:r>
        <w:t xml:space="preserve">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 xml:space="preserve">De acuerdo a las anteriores preguntas </w:t>
      </w:r>
      <w:proofErr w:type="gramStart"/>
      <w:r>
        <w:t>se  ha</w:t>
      </w:r>
      <w:proofErr w:type="gramEnd"/>
      <w:r>
        <w:t xml:space="preserve">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proofErr w:type="gramStart"/>
      <w:r w:rsidR="00171D31" w:rsidRPr="00171D31">
        <w:rPr>
          <w:iCs/>
          <w:sz w:val="20"/>
          <w:szCs w:val="20"/>
        </w:rPr>
        <w:t>"</w:t>
      </w:r>
      <w:r w:rsidR="00171D31">
        <w:rPr>
          <w:iCs/>
          <w:sz w:val="20"/>
          <w:szCs w:val="20"/>
        </w:rPr>
        <w:t xml:space="preserve">  diseño</w:t>
      </w:r>
      <w:proofErr w:type="gramEnd"/>
      <w:r w:rsidR="00171D31">
        <w:rPr>
          <w:iCs/>
          <w:sz w:val="20"/>
          <w:szCs w:val="20"/>
        </w:rPr>
        <w:t xml:space="preserve">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w:t>
      </w:r>
      <w:proofErr w:type="gramStart"/>
      <w:r w:rsidR="008E4029">
        <w:t>preguntas  como</w:t>
      </w:r>
      <w:proofErr w:type="gramEnd"/>
      <w:r w:rsidR="008E4029">
        <w:t xml:space="preserve"> guía, con el fin de que el equipo legal de las instituciones </w:t>
      </w:r>
      <w:r>
        <w:t>se familiarice</w:t>
      </w:r>
      <w:r w:rsidR="003F2B03">
        <w:t>n</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 xml:space="preserve">¿La institución </w:t>
      </w:r>
      <w:proofErr w:type="gramStart"/>
      <w:r>
        <w:t>considera  que</w:t>
      </w:r>
      <w:proofErr w:type="gramEnd"/>
      <w:r>
        <w:t xml:space="preserv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proofErr w:type="gramStart"/>
      <w:r>
        <w:t>REA  tiene</w:t>
      </w:r>
      <w:proofErr w:type="gramEnd"/>
      <w:r>
        <w:t xml:space="preserve"> sus inicios en 2001 cuando el Massachusetts </w:t>
      </w:r>
      <w:proofErr w:type="spellStart"/>
      <w:r>
        <w:t>Institute</w:t>
      </w:r>
      <w:proofErr w:type="spellEnd"/>
      <w:r>
        <w:t xml:space="preserve"> of </w:t>
      </w:r>
      <w:proofErr w:type="spellStart"/>
      <w:r>
        <w:t>Technology</w:t>
      </w:r>
      <w:proofErr w:type="spellEnd"/>
      <w:r>
        <w:t xml:space="preserve"> (MIT) creó la iniciativa </w:t>
      </w:r>
      <w:proofErr w:type="spellStart"/>
      <w:r>
        <w:t>OpenCourseWare</w:t>
      </w:r>
      <w:proofErr w:type="spellEnd"/>
      <w:r>
        <w:t xml:space="preserve"> (OCW) y desde entonces el interés de los contenidos abiertos ha ido aumentando a un ritmo muy rápido. Esto significará que tendrá un pronto </w:t>
      </w:r>
      <w:proofErr w:type="gramStart"/>
      <w:r>
        <w:t>impacto  en</w:t>
      </w:r>
      <w:proofErr w:type="gramEnd"/>
      <w:r>
        <w:t xml:space="preserve">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w:t>
      </w:r>
      <w:proofErr w:type="gramStart"/>
      <w:r w:rsidR="003B6C04">
        <w:t xml:space="preserve">la </w:t>
      </w:r>
      <w:r>
        <w:t xml:space="preserve"> creación</w:t>
      </w:r>
      <w:proofErr w:type="gramEnd"/>
      <w:r>
        <w:t xml:space="preserve"> de REA.</w:t>
      </w:r>
    </w:p>
    <w:p w14:paraId="1C3C89D8" w14:textId="40D2F93B" w:rsidR="005B07D0" w:rsidRDefault="003B6C04" w:rsidP="005B07D0">
      <w:r>
        <w:lastRenderedPageBreak/>
        <w:t xml:space="preserve">Un término </w:t>
      </w:r>
      <w:r w:rsidR="005B07D0">
        <w:t xml:space="preserve">que ha interrumpido dentro del panorama de la </w:t>
      </w:r>
      <w:proofErr w:type="gramStart"/>
      <w:r w:rsidR="005B07D0">
        <w:t>educación  y</w:t>
      </w:r>
      <w:proofErr w:type="gramEnd"/>
      <w:r w:rsidR="005B07D0">
        <w:t xml:space="preserve">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w:t>
      </w:r>
      <w:proofErr w:type="gramStart"/>
      <w:r>
        <w:t>universidades,  las</w:t>
      </w:r>
      <w:proofErr w:type="gramEnd"/>
      <w:r>
        <w:t xml:space="preserve">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w:t>
      </w:r>
      <w:proofErr w:type="gramStart"/>
      <w:r>
        <w:t xml:space="preserve">importante </w:t>
      </w:r>
      <w:r w:rsidR="00642EE4">
        <w:t xml:space="preserve"> los</w:t>
      </w:r>
      <w:proofErr w:type="gramEnd"/>
      <w:r w:rsidR="00642EE4">
        <w:t xml:space="preserve">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 xml:space="preserve">de colaboración no es posible cuando el material no es compartido y está disponible solo para impresión. Además la variedad de recurso le sirve al profesor para </w:t>
      </w:r>
      <w:proofErr w:type="gramStart"/>
      <w:r w:rsidR="005D76B1">
        <w:t>desarrollar  una</w:t>
      </w:r>
      <w:proofErr w:type="gramEnd"/>
      <w:r w:rsidR="005D76B1">
        <w:t xml:space="preserve">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w:t>
      </w:r>
      <w:proofErr w:type="gramStart"/>
      <w:r w:rsidR="0040650B">
        <w:t>las  del</w:t>
      </w:r>
      <w:proofErr w:type="gramEnd"/>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proofErr w:type="gramStart"/>
      <w:r>
        <w:t>ResearchHub</w:t>
      </w:r>
      <w:proofErr w:type="spellEnd"/>
      <w:r>
        <w:t xml:space="preserve">) </w:t>
      </w:r>
      <w:r w:rsidR="00E321B7">
        <w:t xml:space="preserve"> es</w:t>
      </w:r>
      <w:proofErr w:type="gramEnd"/>
      <w:r w:rsidR="00E321B7">
        <w:t xml:space="preserve"> una organización del Reino Unido  conectada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w:t>
      </w:r>
      <w:proofErr w:type="gramStart"/>
      <w:r w:rsidR="006B4441">
        <w:t xml:space="preserve">de </w:t>
      </w:r>
      <w:r>
        <w:t xml:space="preserve"> </w:t>
      </w:r>
      <w:r w:rsidR="006B4441">
        <w:t>¿</w:t>
      </w:r>
      <w:proofErr w:type="gramEnd"/>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w:t>
      </w:r>
      <w:proofErr w:type="gramStart"/>
      <w:r>
        <w:t xml:space="preserve">y </w:t>
      </w:r>
      <w:r w:rsidR="008B3FEA">
        <w:t xml:space="preserve"> el</w:t>
      </w:r>
      <w:proofErr w:type="gramEnd"/>
      <w:r w:rsidR="008B3FEA">
        <w:t xml:space="preserve">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xml:space="preserve">. Mapa del </w:t>
      </w:r>
      <w:proofErr w:type="gramStart"/>
      <w:r>
        <w:rPr>
          <w:sz w:val="20"/>
          <w:szCs w:val="20"/>
        </w:rPr>
        <w:t>impacto  de</w:t>
      </w:r>
      <w:proofErr w:type="gramEnd"/>
      <w:r>
        <w:rPr>
          <w:sz w:val="20"/>
          <w:szCs w:val="20"/>
        </w:rPr>
        <w:t xml:space="preserv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r w:rsidR="005B07D0" w:rsidRPr="0044373E">
        <w:rPr>
          <w:sz w:val="20"/>
          <w:szCs w:val="20"/>
        </w:rPr>
        <w:t>Sitio</w:t>
      </w:r>
      <w:proofErr w:type="spellEnd"/>
      <w:r w:rsidR="005B07D0" w:rsidRPr="0044373E">
        <w:rPr>
          <w:sz w:val="20"/>
          <w:szCs w:val="20"/>
        </w:rPr>
        <w:t xml:space="preserve"> web de OER RESEARCH HUB (</w:t>
      </w:r>
      <w:hyperlink r:id="rId59">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95"/>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xml:space="preserve">. Una gran parte de los datos es extraída de </w:t>
      </w:r>
      <w:proofErr w:type="gramStart"/>
      <w:r w:rsidR="00B23C46">
        <w:t>las encuesta</w:t>
      </w:r>
      <w:proofErr w:type="gramEnd"/>
      <w:r w:rsidR="00B23C46">
        <w:t xml:space="preserve"> a los visitantes.</w:t>
      </w:r>
    </w:p>
    <w:p w14:paraId="62CE0A65" w14:textId="297DCD44" w:rsidR="00F92812" w:rsidRDefault="00B23C46" w:rsidP="005B07D0">
      <w:r>
        <w:t>Un resum</w:t>
      </w:r>
      <w:r w:rsidR="00F92812">
        <w:t xml:space="preserve">en de resultados que presenta en su informe el MIT nos muestra que el acceso en </w:t>
      </w:r>
      <w:proofErr w:type="gramStart"/>
      <w:r w:rsidR="00F92812">
        <w:t>línea  al</w:t>
      </w:r>
      <w:proofErr w:type="gramEnd"/>
      <w:r w:rsidR="00F92812">
        <w:t xml:space="preserve"> contenido del MIT OCW ha crecido dramáticamente en el sitio y en sitios de traducción</w:t>
      </w:r>
      <w:r w:rsidR="00AF741F">
        <w:t xml:space="preserve">, además que el material OCW está siendo ampliamente distribuido y tiene una amplia población internacional de educadores y estudiante. En su informe nos indica </w:t>
      </w:r>
      <w:proofErr w:type="gramStart"/>
      <w:r w:rsidR="00AF741F">
        <w:t>también  que</w:t>
      </w:r>
      <w:proofErr w:type="gramEnd"/>
      <w:r w:rsidR="00AF741F">
        <w:t xml:space="preserv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w:t>
      </w:r>
      <w:proofErr w:type="gramStart"/>
      <w:r w:rsidR="00070D95">
        <w:t>Uso  del</w:t>
      </w:r>
      <w:proofErr w:type="gramEnd"/>
      <w:r w:rsidR="00070D95">
        <w:t xml:space="preserve">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w:t>
      </w:r>
      <w:proofErr w:type="gramStart"/>
      <w:r w:rsidR="00B94C1A">
        <w:t>actualizados</w:t>
      </w:r>
      <w:proofErr w:type="gramEnd"/>
      <w:r w:rsidR="00B94C1A">
        <w:t xml:space="preserve"> y satisfacen en gran </w:t>
      </w:r>
      <w:r w:rsidR="00B94C1A">
        <w:lastRenderedPageBreak/>
        <w:t xml:space="preserve">medida con la amplitud, la profundidad y con la calidad de su contenido. </w:t>
      </w:r>
      <w:proofErr w:type="gramStart"/>
      <w:r w:rsidR="001A44CB">
        <w:t xml:space="preserve">Los </w:t>
      </w:r>
      <w:r w:rsidR="00B94C1A">
        <w:t xml:space="preserve"> visitantes</w:t>
      </w:r>
      <w:proofErr w:type="gramEnd"/>
      <w:r w:rsidR="00B94C1A">
        <w:t xml:space="preserve"> reconocen que buscan </w:t>
      </w:r>
      <w:r w:rsidR="001A44CB">
        <w:t xml:space="preserve">video o videoconferencia  para complementan su curso, además de que planea ver una serie completa de conferencias en video. </w:t>
      </w:r>
      <w:proofErr w:type="gramStart"/>
      <w:r w:rsidR="007815D5">
        <w:t>Además</w:t>
      </w:r>
      <w:proofErr w:type="gramEnd"/>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w:t>
      </w:r>
      <w:proofErr w:type="gramStart"/>
      <w:r w:rsidR="001A44CB">
        <w:t>Además</w:t>
      </w:r>
      <w:proofErr w:type="gramEnd"/>
      <w:r w:rsidR="001A44CB">
        <w:t xml:space="preserve">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 xml:space="preserve">e comparta cada vez más y abiertamente. Las instituciones internacionales y estadounidenses están publicando abiertamente, creando </w:t>
      </w:r>
      <w:proofErr w:type="gramStart"/>
      <w:r w:rsidR="00B129A5">
        <w:t>un  creciente</w:t>
      </w:r>
      <w:proofErr w:type="gramEnd"/>
      <w:r w:rsidR="00B129A5">
        <w:t xml:space="preserv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w:t>
      </w:r>
      <w:proofErr w:type="gramStart"/>
      <w:r>
        <w:t xml:space="preserve">se </w:t>
      </w:r>
      <w:r w:rsidR="002706F1">
        <w:t xml:space="preserve"> comienza</w:t>
      </w:r>
      <w:proofErr w:type="gramEnd"/>
      <w:r w:rsidR="002706F1">
        <w:t xml:space="preserve">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w:t>
      </w:r>
      <w:proofErr w:type="gramStart"/>
      <w:r w:rsidR="00937290">
        <w:t>la</w:t>
      </w:r>
      <w:r>
        <w:t xml:space="preserve"> </w:t>
      </w:r>
      <w:r w:rsidR="001E5D28">
        <w:t xml:space="preserve"> econometría</w:t>
      </w:r>
      <w:proofErr w:type="gramEnd"/>
      <w:r w:rsidR="001E5D28">
        <w:t>, con el fin de establecer el efecto real de los programas o proyectos sobre los beneficiarios.</w:t>
      </w:r>
    </w:p>
    <w:p w14:paraId="0C5761EC" w14:textId="77777777" w:rsidR="00145D6A" w:rsidRDefault="00A87EF1" w:rsidP="00227D74">
      <w:r>
        <w:t xml:space="preserve">Teniendo claro que es la evaluación de impacto otra pregunta que se debe plantear en una </w:t>
      </w:r>
      <w:proofErr w:type="gramStart"/>
      <w:r>
        <w:t>evaluación  es</w:t>
      </w:r>
      <w:proofErr w:type="gramEnd"/>
      <w:r>
        <w:t xml:space="preserve">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w:t>
      </w:r>
      <w:proofErr w:type="gramStart"/>
      <w:r>
        <w:t>se  debe</w:t>
      </w:r>
      <w:proofErr w:type="gramEnd"/>
      <w:r>
        <w:t xml:space="preserv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w:t>
      </w:r>
      <w:proofErr w:type="spellStart"/>
      <w:proofErr w:type="gramStart"/>
      <w:r w:rsidR="00785D3E">
        <w:t>contrafactual</w:t>
      </w:r>
      <w:proofErr w:type="spellEnd"/>
      <w:r w:rsidR="00785D3E">
        <w:t xml:space="preserve"> </w:t>
      </w:r>
      <w:r w:rsidR="00945E4B">
        <w:t xml:space="preserve"> es</w:t>
      </w:r>
      <w:proofErr w:type="gramEnd"/>
      <w:r w:rsidR="00945E4B">
        <w:t xml:space="preserve">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0">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w:t>
      </w:r>
      <w:proofErr w:type="gramStart"/>
      <w:r>
        <w:t>proceso  de</w:t>
      </w:r>
      <w:proofErr w:type="gramEnd"/>
      <w:r>
        <w:t xml:space="preserv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 xml:space="preserve">Dependiendo del contexto en el que se lo aplique la medición de impacto nos ayuda aprender acerca de este tipo de proceso de </w:t>
      </w:r>
      <w:proofErr w:type="gramStart"/>
      <w:r>
        <w:t>medición  y</w:t>
      </w:r>
      <w:proofErr w:type="gramEnd"/>
      <w:r>
        <w:t xml:space="preserve">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proofErr w:type="gramStart"/>
      <w:r>
        <w:t>Plan  para</w:t>
      </w:r>
      <w:proofErr w:type="gramEnd"/>
      <w:r>
        <w:t xml:space="preserve">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w:t>
      </w:r>
      <w:proofErr w:type="gramStart"/>
      <w:r>
        <w:t>llevara</w:t>
      </w:r>
      <w:proofErr w:type="gramEnd"/>
      <w:r>
        <w:t xml:space="preserve">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w:t>
      </w:r>
      <w:proofErr w:type="gramStart"/>
      <w:r w:rsidR="00070478">
        <w:t>si</w:t>
      </w:r>
      <w:r w:rsidR="002F72CD">
        <w:t xml:space="preserve"> </w:t>
      </w:r>
      <w:r w:rsidR="00070478">
        <w:t xml:space="preserve"> los</w:t>
      </w:r>
      <w:proofErr w:type="gramEnd"/>
      <w:r w:rsidR="00070478">
        <w:t xml:space="preserve">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1F6A97" w:rsidRPr="00317995" w:rsidRDefault="001F6A97">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1F6A97" w:rsidRPr="00317995" w:rsidRDefault="001F6A97"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1F6A97" w:rsidRPr="00317995" w:rsidRDefault="001F6A97">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1F6A97" w:rsidRPr="00317995" w:rsidRDefault="001F6A97">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1F6A97" w:rsidRPr="00317995" w:rsidRDefault="001F6A97">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1F6A97" w:rsidRPr="00317995" w:rsidRDefault="001F6A97"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1F6A97" w:rsidRPr="00317995" w:rsidRDefault="001F6A97">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1F6A97" w:rsidRPr="00317995" w:rsidRDefault="001F6A97">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 xml:space="preserve">A </w:t>
      </w:r>
      <w:proofErr w:type="gramStart"/>
      <w:r w:rsidR="00AD773F">
        <w:t>continuación</w:t>
      </w:r>
      <w:proofErr w:type="gramEnd"/>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D2B9AB9"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w:t>
      </w:r>
      <w:r w:rsidR="00082F0B">
        <w:t>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5BB84401" w:rsidR="0069661A" w:rsidRDefault="0069661A" w:rsidP="0069661A">
      <w:r>
        <w:t xml:space="preserve">Con la teoría de cambio se sabe para </w:t>
      </w:r>
      <w:r w:rsidR="008C7662">
        <w:t>dónde</w:t>
      </w:r>
      <w:r>
        <w:t xml:space="preserv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8171215" w14:textId="331D91D5" w:rsidR="007D537E" w:rsidRDefault="007D537E" w:rsidP="00F816F1">
      <w:pPr>
        <w:pStyle w:val="Prrafodelista"/>
        <w:numPr>
          <w:ilvl w:val="0"/>
          <w:numId w:val="32"/>
        </w:numPr>
      </w:pPr>
      <w:r>
        <w:t>Construcción de una teoría del cambio que describa como se supone que el proyecto logrará los objetivos previstos.</w:t>
      </w:r>
    </w:p>
    <w:p w14:paraId="177E9D23" w14:textId="4E4838FB" w:rsidR="00F816F1" w:rsidRDefault="00F816F1" w:rsidP="00F816F1">
      <w:pPr>
        <w:pStyle w:val="Prrafodelista"/>
        <w:numPr>
          <w:ilvl w:val="0"/>
          <w:numId w:val="32"/>
        </w:numPr>
      </w:pPr>
      <w:r>
        <w:t xml:space="preserve">Elaborar una cadena de resultados que sirva como instrumento útil para esbozar </w:t>
      </w:r>
      <w:r w:rsidR="007D537E">
        <w:t>una hipótesis causal.</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40F36DA7" w14:textId="4206C13B" w:rsidR="00F816F1" w:rsidRDefault="007F6A30" w:rsidP="00F816F1">
      <w:pPr>
        <w:pStyle w:val="Prrafodelista"/>
        <w:numPr>
          <w:ilvl w:val="0"/>
          <w:numId w:val="32"/>
        </w:numPr>
      </w:pPr>
      <w:r>
        <w:t>Selección del modelo para la asignación de grupo de tratamiento y control</w:t>
      </w:r>
    </w:p>
    <w:p w14:paraId="770CB708" w14:textId="1F60EB65" w:rsidR="00F816F1" w:rsidRDefault="00F816F1" w:rsidP="00082F0B">
      <w:pPr>
        <w:pStyle w:val="Ttulo2"/>
        <w:numPr>
          <w:ilvl w:val="0"/>
          <w:numId w:val="0"/>
        </w:numPr>
        <w:ind w:left="576" w:hanging="576"/>
      </w:pPr>
      <w:r>
        <w:t>Cadena de Resultados</w:t>
      </w:r>
    </w:p>
    <w:p w14:paraId="64334EF1" w14:textId="49936A7E" w:rsidR="00F816F1" w:rsidRDefault="00F816F1" w:rsidP="00F816F1">
      <w:r>
        <w:t>La cadena de resultados es una forma de describir una teoría del cambio, esta establece una secuencia de insumos, actividades y productos que previsiblemente mejoran los resultados.</w:t>
      </w:r>
    </w:p>
    <w:p w14:paraId="37694ED9" w14:textId="45948230" w:rsidR="00F816F1" w:rsidRDefault="00A92C2F" w:rsidP="00F816F1">
      <w:r>
        <w:t>La cadena de resultados ayuda a identificar:</w:t>
      </w:r>
    </w:p>
    <w:p w14:paraId="168B2787" w14:textId="189A8885" w:rsidR="00A92C2F" w:rsidRDefault="00A92C2F" w:rsidP="00A92C2F">
      <w:pPr>
        <w:pStyle w:val="Prrafodelista"/>
        <w:numPr>
          <w:ilvl w:val="0"/>
          <w:numId w:val="39"/>
        </w:numPr>
      </w:pPr>
      <w:r>
        <w:t>La lógica causal</w:t>
      </w:r>
    </w:p>
    <w:p w14:paraId="7B740ECF" w14:textId="0097192A" w:rsidR="00A92C2F" w:rsidRDefault="00A92C2F" w:rsidP="00A92C2F">
      <w:pPr>
        <w:pStyle w:val="Prrafodelista"/>
        <w:numPr>
          <w:ilvl w:val="0"/>
          <w:numId w:val="39"/>
        </w:numPr>
      </w:pPr>
      <w:r>
        <w:t>Los recursos disponibles</w:t>
      </w:r>
    </w:p>
    <w:p w14:paraId="739F675E" w14:textId="169D8172" w:rsidR="00A92C2F" w:rsidRDefault="00A92C2F" w:rsidP="00A92C2F">
      <w:pPr>
        <w:pStyle w:val="Prrafodelista"/>
        <w:numPr>
          <w:ilvl w:val="0"/>
          <w:numId w:val="39"/>
        </w:numPr>
      </w:pPr>
      <w:r>
        <w:t>Una definición lógica y plausible</w:t>
      </w:r>
    </w:p>
    <w:p w14:paraId="54B3E205" w14:textId="36F25218" w:rsidR="00A92C2F" w:rsidRDefault="00A92C2F" w:rsidP="00A92C2F">
      <w:pPr>
        <w:pStyle w:val="Prrafodelista"/>
        <w:numPr>
          <w:ilvl w:val="0"/>
          <w:numId w:val="39"/>
        </w:numPr>
      </w:pPr>
      <w:r>
        <w:t>Una vía para lograr el impacto.</w:t>
      </w:r>
    </w:p>
    <w:p w14:paraId="094427A8" w14:textId="30BB1FB1" w:rsidR="00A92C2F" w:rsidRDefault="006B6191" w:rsidP="004D4498">
      <w:pPr>
        <w:ind w:left="709" w:hanging="709"/>
        <w:rPr>
          <w:lang w:val="en-US"/>
        </w:rPr>
      </w:pPr>
      <w:r>
        <w:rPr>
          <w:noProof/>
          <w:lang w:eastAsia="es-ES"/>
        </w:rPr>
        <w:lastRenderedPageBreak/>
        <w:drawing>
          <wp:inline distT="0" distB="0" distL="0" distR="0" wp14:anchorId="45D2767E" wp14:editId="4496BBE6">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15BBA0E5" w14:textId="7FB1CAF1" w:rsidR="000431B4" w:rsidRDefault="006154E7" w:rsidP="000431B4">
      <w:r>
        <w:rPr>
          <w:noProof/>
          <w:lang w:eastAsia="es-ES"/>
        </w:rPr>
        <mc:AlternateContent>
          <mc:Choice Requires="wpg">
            <w:drawing>
              <wp:anchor distT="0" distB="0" distL="114300" distR="114300" simplePos="0" relativeHeight="251666432" behindDoc="0" locked="0" layoutInCell="1" allowOverlap="1" wp14:anchorId="382B17EA" wp14:editId="4DC395D4">
                <wp:simplePos x="0" y="0"/>
                <wp:positionH relativeFrom="margin">
                  <wp:posOffset>-221615</wp:posOffset>
                </wp:positionH>
                <wp:positionV relativeFrom="paragraph">
                  <wp:posOffset>623570</wp:posOffset>
                </wp:positionV>
                <wp:extent cx="5824855" cy="3380105"/>
                <wp:effectExtent l="0" t="0" r="23495" b="10795"/>
                <wp:wrapTopAndBottom/>
                <wp:docPr id="31" name="Grupo 31"/>
                <wp:cNvGraphicFramePr/>
                <a:graphic xmlns:a="http://schemas.openxmlformats.org/drawingml/2006/main">
                  <a:graphicData uri="http://schemas.microsoft.com/office/word/2010/wordprocessingGroup">
                    <wpg:wgp>
                      <wpg:cNvGrpSpPr/>
                      <wpg:grpSpPr>
                        <a:xfrm>
                          <a:off x="0" y="0"/>
                          <a:ext cx="5824855" cy="3380105"/>
                          <a:chOff x="-6969" y="0"/>
                          <a:chExt cx="5860415" cy="2759603"/>
                        </a:xfrm>
                      </wpg:grpSpPr>
                      <wpg:grpSp>
                        <wpg:cNvPr id="36" name="Grupo 36"/>
                        <wpg:cNvGrpSpPr/>
                        <wpg:grpSpPr>
                          <a:xfrm>
                            <a:off x="-6969" y="0"/>
                            <a:ext cx="5860415" cy="2759603"/>
                            <a:chOff x="-20824" y="0"/>
                            <a:chExt cx="5860415" cy="2733644"/>
                          </a:xfrm>
                        </wpg:grpSpPr>
                        <wpg:grpSp>
                          <wpg:cNvPr id="42" name="Grupo 42"/>
                          <wpg:cNvGrpSpPr/>
                          <wpg:grpSpPr>
                            <a:xfrm>
                              <a:off x="-20824" y="0"/>
                              <a:ext cx="5860415" cy="2733644"/>
                              <a:chOff x="-20824" y="0"/>
                              <a:chExt cx="5860415" cy="2733644"/>
                            </a:xfrm>
                          </wpg:grpSpPr>
                          <wps:wsp>
                            <wps:cNvPr id="43" name="Cuadro de texto 43"/>
                            <wps:cNvSpPr txBox="1"/>
                            <wps:spPr>
                              <a:xfrm>
                                <a:off x="6927" y="27709"/>
                                <a:ext cx="997527" cy="44334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5867F4C" w14:textId="77777777" w:rsidR="001F6A97" w:rsidRPr="006154E7" w:rsidRDefault="001F6A97" w:rsidP="00C82F43">
                                  <w:pPr>
                                    <w:jc w:val="center"/>
                                    <w:rPr>
                                      <w:sz w:val="18"/>
                                      <w:szCs w:val="18"/>
                                      <w:lang w:val="en-US"/>
                                    </w:rPr>
                                  </w:pPr>
                                  <w:r w:rsidRPr="006154E7">
                                    <w:rPr>
                                      <w:sz w:val="18"/>
                                      <w:szCs w:val="18"/>
                                      <w:lang w:val="en-US"/>
                                    </w:rPr>
                                    <w:t>INSUM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Cuadro de texto 48"/>
                            <wps:cNvSpPr txBox="1"/>
                            <wps:spPr>
                              <a:xfrm>
                                <a:off x="1212273" y="27709"/>
                                <a:ext cx="975995" cy="429491"/>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08D5F7B" w14:textId="77777777" w:rsidR="001F6A97" w:rsidRPr="006154E7" w:rsidRDefault="001F6A97" w:rsidP="006154E7">
                                  <w:pPr>
                                    <w:jc w:val="center"/>
                                    <w:rPr>
                                      <w:sz w:val="18"/>
                                      <w:szCs w:val="18"/>
                                      <w:lang w:val="en-US"/>
                                    </w:rPr>
                                  </w:pPr>
                                  <w:r w:rsidRPr="006154E7">
                                    <w:rPr>
                                      <w:sz w:val="18"/>
                                      <w:szCs w:val="18"/>
                                      <w:lang w:val="en-US"/>
                                    </w:rPr>
                                    <w:t>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49"/>
                            <wps:cNvSpPr txBox="1"/>
                            <wps:spPr>
                              <a:xfrm>
                                <a:off x="2410691" y="27709"/>
                                <a:ext cx="990600" cy="408709"/>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0B89CBC0" w14:textId="77777777" w:rsidR="001F6A97" w:rsidRPr="006154E7" w:rsidRDefault="001F6A97" w:rsidP="006154E7">
                                  <w:pPr>
                                    <w:jc w:val="center"/>
                                    <w:rPr>
                                      <w:sz w:val="18"/>
                                      <w:szCs w:val="18"/>
                                      <w:lang w:val="en-US"/>
                                    </w:rPr>
                                  </w:pPr>
                                  <w:r w:rsidRPr="006154E7">
                                    <w:rPr>
                                      <w:sz w:val="18"/>
                                      <w:szCs w:val="18"/>
                                      <w:lang w:val="en-US"/>
                                    </w:rPr>
                                    <w:t>PRODU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uadro de texto 50"/>
                            <wps:cNvSpPr txBox="1"/>
                            <wps:spPr>
                              <a:xfrm>
                                <a:off x="3567545" y="13854"/>
                                <a:ext cx="1004455" cy="42216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E8DED5D" w14:textId="77777777" w:rsidR="001F6A97" w:rsidRPr="006154E7" w:rsidRDefault="001F6A97" w:rsidP="006154E7">
                                  <w:pPr>
                                    <w:jc w:val="center"/>
                                    <w:rPr>
                                      <w:sz w:val="18"/>
                                      <w:szCs w:val="18"/>
                                      <w:lang w:val="en-US"/>
                                    </w:rPr>
                                  </w:pPr>
                                  <w:r w:rsidRPr="006154E7">
                                    <w:rPr>
                                      <w:sz w:val="18"/>
                                      <w:szCs w:val="18"/>
                                      <w:lang w:val="en-US"/>
                                    </w:rPr>
                                    <w:t>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51"/>
                            <wps:cNvSpPr txBox="1"/>
                            <wps:spPr>
                              <a:xfrm>
                                <a:off x="4765964" y="0"/>
                                <a:ext cx="1011382" cy="42799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8BE8789" w14:textId="77777777" w:rsidR="001F6A97" w:rsidRPr="006154E7" w:rsidRDefault="001F6A97" w:rsidP="006154E7">
                                  <w:pPr>
                                    <w:jc w:val="center"/>
                                    <w:rPr>
                                      <w:sz w:val="18"/>
                                      <w:szCs w:val="18"/>
                                      <w:lang w:val="en-US"/>
                                    </w:rPr>
                                  </w:pPr>
                                  <w:r w:rsidRPr="006154E7">
                                    <w:rPr>
                                      <w:sz w:val="18"/>
                                      <w:szCs w:val="18"/>
                                      <w:lang w:val="en-US"/>
                                    </w:rPr>
                                    <w:t>RESULTADOS FIN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echa derecha 52"/>
                            <wps:cNvSpPr/>
                            <wps:spPr>
                              <a:xfrm>
                                <a:off x="955964" y="187036"/>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lecha derecha 53"/>
                            <wps:cNvSpPr/>
                            <wps:spPr>
                              <a:xfrm>
                                <a:off x="2147455" y="166254"/>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derecha 54"/>
                            <wps:cNvSpPr/>
                            <wps:spPr>
                              <a:xfrm>
                                <a:off x="3304309" y="145472"/>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derecha 55"/>
                            <wps:cNvSpPr/>
                            <wps:spPr>
                              <a:xfrm>
                                <a:off x="4523509" y="145472"/>
                                <a:ext cx="242454" cy="124691"/>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uadro de texto 56"/>
                            <wps:cNvSpPr txBox="1"/>
                            <wps:spPr>
                              <a:xfrm>
                                <a:off x="6927" y="579099"/>
                                <a:ext cx="1011151" cy="1130353"/>
                              </a:xfrm>
                              <a:prstGeom prst="rect">
                                <a:avLst/>
                              </a:prstGeom>
                              <a:solidFill>
                                <a:schemeClr val="lt1"/>
                              </a:solidFill>
                              <a:ln w="6350">
                                <a:solidFill>
                                  <a:prstClr val="black"/>
                                </a:solidFill>
                              </a:ln>
                            </wps:spPr>
                            <wps:txbx>
                              <w:txbxContent>
                                <w:p w14:paraId="6A12F82C" w14:textId="77777777" w:rsidR="001F6A97" w:rsidRPr="006154E7" w:rsidRDefault="001F6A97" w:rsidP="006154E7">
                                  <w:pPr>
                                    <w:rPr>
                                      <w:sz w:val="18"/>
                                      <w:szCs w:val="18"/>
                                      <w:lang w:val="en-US"/>
                                    </w:rPr>
                                  </w:pPr>
                                  <w:r w:rsidRPr="006154E7">
                                    <w:rPr>
                                      <w:sz w:val="18"/>
                                      <w:szCs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57"/>
                            <wps:cNvSpPr txBox="1"/>
                            <wps:spPr>
                              <a:xfrm>
                                <a:off x="1197899" y="579099"/>
                                <a:ext cx="1011151" cy="1157661"/>
                              </a:xfrm>
                              <a:prstGeom prst="rect">
                                <a:avLst/>
                              </a:prstGeom>
                              <a:solidFill>
                                <a:schemeClr val="lt1"/>
                              </a:solidFill>
                              <a:ln w="6350">
                                <a:solidFill>
                                  <a:prstClr val="black"/>
                                </a:solidFill>
                              </a:ln>
                            </wps:spPr>
                            <wps:txbx>
                              <w:txbxContent>
                                <w:p w14:paraId="26DF6B3D" w14:textId="77777777" w:rsidR="001F6A97" w:rsidRPr="006154E7" w:rsidRDefault="001F6A97" w:rsidP="006154E7">
                                  <w:pPr>
                                    <w:spacing w:after="0" w:line="240" w:lineRule="atLeast"/>
                                    <w:jc w:val="center"/>
                                    <w:rPr>
                                      <w:sz w:val="18"/>
                                      <w:szCs w:val="18"/>
                                    </w:rPr>
                                  </w:pPr>
                                  <w:r w:rsidRPr="006154E7">
                                    <w:rPr>
                                      <w:sz w:val="18"/>
                                      <w:szCs w:val="18"/>
                                    </w:rPr>
                                    <w:t>Preparación del material de aprendizaje</w:t>
                                  </w:r>
                                </w:p>
                                <w:p w14:paraId="6421CE03" w14:textId="77777777" w:rsidR="001F6A97" w:rsidRPr="006154E7" w:rsidRDefault="001F6A97" w:rsidP="006154E7">
                                  <w:pPr>
                                    <w:spacing w:after="0" w:line="240" w:lineRule="atLeast"/>
                                    <w:jc w:val="center"/>
                                    <w:rPr>
                                      <w:sz w:val="18"/>
                                      <w:szCs w:val="18"/>
                                    </w:rPr>
                                  </w:pPr>
                                  <w:r w:rsidRPr="006154E7">
                                    <w:rPr>
                                      <w:sz w:val="18"/>
                                      <w:szCs w:val="18"/>
                                    </w:rPr>
                                    <w:t>Preparación de clases</w:t>
                                  </w:r>
                                </w:p>
                                <w:p w14:paraId="7FE93489" w14:textId="77777777" w:rsidR="001F6A97" w:rsidRPr="006154E7" w:rsidRDefault="001F6A97" w:rsidP="006154E7">
                                  <w:pPr>
                                    <w:spacing w:after="0" w:line="240" w:lineRule="atLeast"/>
                                    <w:jc w:val="center"/>
                                    <w:rPr>
                                      <w:sz w:val="18"/>
                                      <w:szCs w:val="18"/>
                                    </w:rPr>
                                  </w:pPr>
                                  <w:r w:rsidRPr="006154E7">
                                    <w:rPr>
                                      <w:sz w:val="18"/>
                                      <w:szCs w:val="18"/>
                                    </w:rPr>
                                    <w:t>Elaboración de un plan de conteni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uadro de texto 58"/>
                            <wps:cNvSpPr txBox="1"/>
                            <wps:spPr>
                              <a:xfrm>
                                <a:off x="2396751" y="585942"/>
                                <a:ext cx="1018310" cy="1150818"/>
                              </a:xfrm>
                              <a:prstGeom prst="rect">
                                <a:avLst/>
                              </a:prstGeom>
                              <a:solidFill>
                                <a:schemeClr val="lt1"/>
                              </a:solidFill>
                              <a:ln w="6350">
                                <a:solidFill>
                                  <a:prstClr val="black"/>
                                </a:solidFill>
                              </a:ln>
                            </wps:spPr>
                            <wps:txbx>
                              <w:txbxContent>
                                <w:p w14:paraId="52DFE41F" w14:textId="77777777" w:rsidR="001F6A97" w:rsidRPr="006154E7" w:rsidRDefault="001F6A97" w:rsidP="006154E7">
                                  <w:pPr>
                                    <w:spacing w:after="0" w:line="240" w:lineRule="atLeast"/>
                                    <w:jc w:val="center"/>
                                    <w:rPr>
                                      <w:sz w:val="18"/>
                                      <w:szCs w:val="18"/>
                                    </w:rPr>
                                  </w:pPr>
                                  <w:r w:rsidRPr="006154E7">
                                    <w:rPr>
                                      <w:sz w:val="18"/>
                                      <w:szCs w:val="18"/>
                                    </w:rPr>
                                    <w:t>Contenido Educativo</w:t>
                                  </w:r>
                                </w:p>
                                <w:p w14:paraId="723F59C4" w14:textId="77777777" w:rsidR="001F6A97" w:rsidRPr="006154E7" w:rsidRDefault="001F6A97" w:rsidP="006154E7">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0363B29C" w14:textId="77777777" w:rsidR="001F6A97" w:rsidRPr="006154E7" w:rsidRDefault="001F6A97" w:rsidP="006154E7">
                                  <w:pPr>
                                    <w:spacing w:after="0" w:line="240" w:lineRule="atLeast"/>
                                    <w:jc w:val="center"/>
                                    <w:rPr>
                                      <w:sz w:val="18"/>
                                      <w:szCs w:val="18"/>
                                    </w:rPr>
                                  </w:pPr>
                                  <w:r w:rsidRPr="006154E7">
                                    <w:rPr>
                                      <w:sz w:val="18"/>
                                      <w:szCs w:val="18"/>
                                    </w:rPr>
                                    <w:t>Exámenes</w:t>
                                  </w:r>
                                </w:p>
                                <w:p w14:paraId="22C7CEA2" w14:textId="77777777" w:rsidR="001F6A97" w:rsidRPr="006154E7" w:rsidRDefault="001F6A97" w:rsidP="006154E7">
                                  <w:pPr>
                                    <w:spacing w:after="0" w:line="240" w:lineRule="atLeast"/>
                                    <w:jc w:val="center"/>
                                    <w:rPr>
                                      <w:sz w:val="18"/>
                                      <w:szCs w:val="18"/>
                                    </w:rPr>
                                  </w:pPr>
                                  <w:proofErr w:type="spellStart"/>
                                  <w:r w:rsidRPr="006154E7">
                                    <w:rPr>
                                      <w:sz w:val="18"/>
                                      <w:szCs w:val="18"/>
                                    </w:rPr>
                                    <w:t>PowerPoi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Cuadro de texto 60"/>
                            <wps:cNvSpPr txBox="1"/>
                            <wps:spPr>
                              <a:xfrm>
                                <a:off x="3581275" y="585942"/>
                                <a:ext cx="1011151" cy="1157662"/>
                              </a:xfrm>
                              <a:prstGeom prst="rect">
                                <a:avLst/>
                              </a:prstGeom>
                              <a:solidFill>
                                <a:schemeClr val="lt1"/>
                              </a:solidFill>
                              <a:ln w="6350">
                                <a:solidFill>
                                  <a:prstClr val="black"/>
                                </a:solidFill>
                              </a:ln>
                            </wps:spPr>
                            <wps:txbx>
                              <w:txbxContent>
                                <w:p w14:paraId="7CE7E6A7" w14:textId="043A012A" w:rsidR="001F6A97" w:rsidRPr="006154E7" w:rsidRDefault="001F6A97" w:rsidP="006154E7">
                                  <w:pPr>
                                    <w:spacing w:after="0" w:line="240" w:lineRule="atLeast"/>
                                    <w:jc w:val="center"/>
                                    <w:rPr>
                                      <w:sz w:val="18"/>
                                      <w:szCs w:val="18"/>
                                    </w:rPr>
                                  </w:pPr>
                                  <w:r w:rsidRPr="006154E7">
                                    <w:rPr>
                                      <w:sz w:val="18"/>
                                      <w:szCs w:val="18"/>
                                    </w:rPr>
                                    <w:t>Disponibilidad de material</w:t>
                                  </w:r>
                                  <w:r>
                                    <w:rPr>
                                      <w:sz w:val="18"/>
                                      <w:szCs w:val="18"/>
                                    </w:rPr>
                                    <w:t>.</w:t>
                                  </w:r>
                                </w:p>
                                <w:p w14:paraId="67888EF3" w14:textId="447D5E7C" w:rsidR="001F6A97" w:rsidRPr="006154E7" w:rsidRDefault="001F6A97" w:rsidP="006154E7">
                                  <w:pPr>
                                    <w:spacing w:after="0" w:line="240" w:lineRule="atLeast"/>
                                    <w:jc w:val="center"/>
                                    <w:rPr>
                                      <w:sz w:val="18"/>
                                      <w:szCs w:val="18"/>
                                    </w:rPr>
                                  </w:pPr>
                                  <w:r w:rsidRPr="006154E7">
                                    <w:rPr>
                                      <w:sz w:val="18"/>
                                      <w:szCs w:val="18"/>
                                    </w:rPr>
                                    <w:t>Compartir material</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uadro de texto 61"/>
                            <wps:cNvSpPr txBox="1"/>
                            <wps:spPr>
                              <a:xfrm>
                                <a:off x="4765964" y="585942"/>
                                <a:ext cx="1011151" cy="1166053"/>
                              </a:xfrm>
                              <a:prstGeom prst="rect">
                                <a:avLst/>
                              </a:prstGeom>
                              <a:solidFill>
                                <a:schemeClr val="lt1"/>
                              </a:solidFill>
                              <a:ln w="6350">
                                <a:solidFill>
                                  <a:prstClr val="black"/>
                                </a:solidFill>
                              </a:ln>
                            </wps:spPr>
                            <wps:txbx>
                              <w:txbxContent>
                                <w:p w14:paraId="5BA0659A" w14:textId="009494A9" w:rsidR="001F6A97" w:rsidRPr="006154E7" w:rsidRDefault="001F6A97" w:rsidP="006154E7">
                                  <w:pPr>
                                    <w:spacing w:after="0" w:line="240" w:lineRule="atLeast"/>
                                    <w:jc w:val="center"/>
                                    <w:rPr>
                                      <w:sz w:val="18"/>
                                      <w:szCs w:val="18"/>
                                    </w:rPr>
                                  </w:pPr>
                                  <w:r w:rsidRPr="006154E7">
                                    <w:rPr>
                                      <w:sz w:val="18"/>
                                      <w:szCs w:val="18"/>
                                    </w:rPr>
                                    <w:t>Mejorar el aprendizaje</w:t>
                                  </w:r>
                                  <w:r>
                                    <w:rPr>
                                      <w:sz w:val="18"/>
                                      <w:szCs w:val="18"/>
                                    </w:rPr>
                                    <w:t>.</w:t>
                                  </w:r>
                                </w:p>
                                <w:p w14:paraId="33669C17" w14:textId="12815A41" w:rsidR="001F6A97" w:rsidRPr="006154E7" w:rsidRDefault="001F6A97" w:rsidP="006154E7">
                                  <w:pPr>
                                    <w:spacing w:after="0" w:line="240" w:lineRule="atLeast"/>
                                    <w:jc w:val="center"/>
                                    <w:rPr>
                                      <w:sz w:val="18"/>
                                      <w:szCs w:val="18"/>
                                    </w:rPr>
                                  </w:pPr>
                                  <w:r w:rsidRPr="006154E7">
                                    <w:rPr>
                                      <w:sz w:val="18"/>
                                      <w:szCs w:val="18"/>
                                    </w:rPr>
                                    <w:t>Apoyar en el proceso de enseñanza</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ángulo redondeado 62"/>
                            <wps:cNvSpPr/>
                            <wps:spPr>
                              <a:xfrm>
                                <a:off x="-20824" y="1994280"/>
                                <a:ext cx="5860415" cy="739364"/>
                              </a:xfrm>
                              <a:prstGeom prst="roundRect">
                                <a:avLst>
                                  <a:gd name="adj" fmla="val 2427"/>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lecha abajo 63"/>
                          <wps:cNvSpPr/>
                          <wps:spPr>
                            <a:xfrm>
                              <a:off x="373990" y="1715054"/>
                              <a:ext cx="277090" cy="279226"/>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1614138"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2791606"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echa abajo 66"/>
                          <wps:cNvSpPr/>
                          <wps:spPr>
                            <a:xfrm>
                              <a:off x="3983267" y="1743604"/>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5153764" y="1758607"/>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Cuadro de texto 68"/>
                        <wps:cNvSpPr txBox="1"/>
                        <wps:spPr>
                          <a:xfrm>
                            <a:off x="83505" y="2109011"/>
                            <a:ext cx="3220720" cy="56803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57B1B9A0" w14:textId="77777777" w:rsidR="001F6A97" w:rsidRPr="006154E7" w:rsidRDefault="001F6A97" w:rsidP="006154E7">
                              <w:pPr>
                                <w:jc w:val="center"/>
                                <w:rPr>
                                  <w:sz w:val="18"/>
                                  <w:szCs w:val="18"/>
                                </w:rPr>
                              </w:pPr>
                              <w:r w:rsidRPr="006154E7">
                                <w:rPr>
                                  <w:sz w:val="18"/>
                                  <w:szCs w:val="18"/>
                                </w:rPr>
                                <w:t>Implementación (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Cuadro de texto 69"/>
                        <wps:cNvSpPr txBox="1"/>
                        <wps:spPr>
                          <a:xfrm>
                            <a:off x="3428916" y="2116284"/>
                            <a:ext cx="2341882" cy="560763"/>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08009D85" w14:textId="0ECB55A5" w:rsidR="001F6A97" w:rsidRPr="006154E7" w:rsidRDefault="001F6A97" w:rsidP="006154E7">
                              <w:pPr>
                                <w:jc w:val="center"/>
                                <w:rPr>
                                  <w:sz w:val="18"/>
                                  <w:szCs w:val="18"/>
                                </w:rPr>
                              </w:pPr>
                              <w:r>
                                <w:rPr>
                                  <w:sz w:val="18"/>
                                  <w:szCs w:val="18"/>
                                </w:rPr>
                                <w:t>Resultados</w:t>
                              </w:r>
                              <w:r w:rsidRPr="006154E7">
                                <w:rPr>
                                  <w:sz w:val="18"/>
                                  <w:szCs w:val="18"/>
                                </w:rPr>
                                <w:t xml:space="preserve"> (LADO DE LA DEMANDA+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2B17EA" id="Grupo 31" o:spid="_x0000_s1035" style="position:absolute;left:0;text-align:left;margin-left:-17.45pt;margin-top:49.1pt;width:458.65pt;height:266.15pt;z-index:251666432;mso-position-horizontal-relative:margin;mso-width-relative:margin;mso-height-relative:margin" coordorigin="-69" coordsize="58604,2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">
                <v:group id="Grupo 36" o:spid="_x0000_s1036" style="position:absolute;left:-69;width:58603;height:2759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42" o:spid="_x0000_s1037" style="position:absolute;left:-208;width:58603;height:2733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uadro de texto 43" o:spid="_x0000_s1038" type="#_x0000_t202" style="position:absolute;left:69;top:277;width:9975;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55867F4C" w14:textId="77777777" w:rsidR="001F6A97" w:rsidRPr="006154E7" w:rsidRDefault="001F6A97" w:rsidP="00C82F43">
                            <w:pPr>
                              <w:jc w:val="center"/>
                              <w:rPr>
                                <w:sz w:val="18"/>
                                <w:szCs w:val="18"/>
                                <w:lang w:val="en-US"/>
                              </w:rPr>
                            </w:pPr>
                            <w:r w:rsidRPr="006154E7">
                              <w:rPr>
                                <w:sz w:val="18"/>
                                <w:szCs w:val="18"/>
                                <w:lang w:val="en-US"/>
                              </w:rPr>
                              <w:t>INSUMOS</w:t>
                            </w:r>
                          </w:p>
                        </w:txbxContent>
                      </v:textbox>
                    </v:shape>
                    <v:shape id="Cuadro de texto 48" o:spid="_x0000_s1039" type="#_x0000_t202" style="position:absolute;left:12122;top:277;width:9760;height:4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408D5F7B" w14:textId="77777777" w:rsidR="001F6A97" w:rsidRPr="006154E7" w:rsidRDefault="001F6A97" w:rsidP="006154E7">
                            <w:pPr>
                              <w:jc w:val="center"/>
                              <w:rPr>
                                <w:sz w:val="18"/>
                                <w:szCs w:val="18"/>
                                <w:lang w:val="en-US"/>
                              </w:rPr>
                            </w:pPr>
                            <w:r w:rsidRPr="006154E7">
                              <w:rPr>
                                <w:sz w:val="18"/>
                                <w:szCs w:val="18"/>
                                <w:lang w:val="en-US"/>
                              </w:rPr>
                              <w:t>ACTIVIDADES</w:t>
                            </w:r>
                          </w:p>
                        </w:txbxContent>
                      </v:textbox>
                    </v:shape>
                    <v:shape id="Cuadro de texto 49" o:spid="_x0000_s1040" type="#_x0000_t202" style="position:absolute;left:24106;top:277;width:9906;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0B89CBC0" w14:textId="77777777" w:rsidR="001F6A97" w:rsidRPr="006154E7" w:rsidRDefault="001F6A97" w:rsidP="006154E7">
                            <w:pPr>
                              <w:jc w:val="center"/>
                              <w:rPr>
                                <w:sz w:val="18"/>
                                <w:szCs w:val="18"/>
                                <w:lang w:val="en-US"/>
                              </w:rPr>
                            </w:pPr>
                            <w:r w:rsidRPr="006154E7">
                              <w:rPr>
                                <w:sz w:val="18"/>
                                <w:szCs w:val="18"/>
                                <w:lang w:val="en-US"/>
                              </w:rPr>
                              <w:t>PRODUCTOS</w:t>
                            </w:r>
                          </w:p>
                        </w:txbxContent>
                      </v:textbox>
                    </v:shape>
                    <v:shape id="Cuadro de texto 50" o:spid="_x0000_s1041" type="#_x0000_t202" style="position:absolute;left:35675;top:138;width:10045;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5E8DED5D" w14:textId="77777777" w:rsidR="001F6A97" w:rsidRPr="006154E7" w:rsidRDefault="001F6A97" w:rsidP="006154E7">
                            <w:pPr>
                              <w:jc w:val="center"/>
                              <w:rPr>
                                <w:sz w:val="18"/>
                                <w:szCs w:val="18"/>
                                <w:lang w:val="en-US"/>
                              </w:rPr>
                            </w:pPr>
                            <w:r w:rsidRPr="006154E7">
                              <w:rPr>
                                <w:sz w:val="18"/>
                                <w:szCs w:val="18"/>
                                <w:lang w:val="en-US"/>
                              </w:rPr>
                              <w:t>RESULTADOS</w:t>
                            </w:r>
                          </w:p>
                        </w:txbxContent>
                      </v:textbox>
                    </v:shape>
                    <v:shape id="Cuadro de texto 51" o:spid="_x0000_s1042" type="#_x0000_t202" style="position:absolute;left:47659;width:10114;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8BE8789" w14:textId="77777777" w:rsidR="001F6A97" w:rsidRPr="006154E7" w:rsidRDefault="001F6A97" w:rsidP="006154E7">
                            <w:pPr>
                              <w:jc w:val="center"/>
                              <w:rPr>
                                <w:sz w:val="18"/>
                                <w:szCs w:val="18"/>
                                <w:lang w:val="en-US"/>
                              </w:rPr>
                            </w:pPr>
                            <w:r w:rsidRPr="006154E7">
                              <w:rPr>
                                <w:sz w:val="18"/>
                                <w:szCs w:val="18"/>
                                <w:lang w:val="en-US"/>
                              </w:rPr>
                              <w:t>RESULTADOS FINALE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52" o:spid="_x0000_s1043" type="#_x0000_t13" style="position:absolute;left:9559;top:1870;width:2419;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3" o:spid="_x0000_s1044" type="#_x0000_t13" style="position:absolute;left:21474;top:1662;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4" o:spid="_x0000_s1045" type="#_x0000_t13" style="position:absolute;left:33043;top:1454;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5" o:spid="_x0000_s1046" type="#_x0000_t13" style="position:absolute;left:45235;top:1454;width:2424;height:1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" adj="16046" fillcolor="#aaa [3030]" strokecolor="#a5a5a5 [3206]" strokeweight=".5pt">
                      <v:fill color2="#a3a3a3 [3174]" rotate="t" colors="0 #afafaf;.5 #a5a5a5;1 #929292" focus="100%" type="gradient">
                        <o:fill v:ext="view" type="gradientUnscaled"/>
                      </v:fill>
                    </v:shape>
                    <v:shape id="Cuadro de texto 56" o:spid="_x0000_s1047" type="#_x0000_t202" style="position:absolute;left:69;top:5790;width:10111;height:11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6A12F82C" w14:textId="77777777" w:rsidR="001F6A97" w:rsidRPr="006154E7" w:rsidRDefault="001F6A97" w:rsidP="006154E7">
                            <w:pPr>
                              <w:rPr>
                                <w:sz w:val="18"/>
                                <w:szCs w:val="18"/>
                                <w:lang w:val="en-US"/>
                              </w:rPr>
                            </w:pPr>
                            <w:r w:rsidRPr="006154E7">
                              <w:rPr>
                                <w:sz w:val="18"/>
                                <w:szCs w:val="18"/>
                              </w:rPr>
                              <w:t>Docente</w:t>
                            </w:r>
                          </w:p>
                        </w:txbxContent>
                      </v:textbox>
                    </v:shape>
                    <v:shape id="Cuadro de texto 57" o:spid="_x0000_s1048" type="#_x0000_t202" style="position:absolute;left:11978;top:5790;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" fillcolor="white [3201]" strokeweight=".5pt">
                      <v:textbox>
                        <w:txbxContent>
                          <w:p w14:paraId="26DF6B3D" w14:textId="77777777" w:rsidR="001F6A97" w:rsidRPr="006154E7" w:rsidRDefault="001F6A97" w:rsidP="006154E7">
                            <w:pPr>
                              <w:spacing w:after="0" w:line="240" w:lineRule="atLeast"/>
                              <w:jc w:val="center"/>
                              <w:rPr>
                                <w:sz w:val="18"/>
                                <w:szCs w:val="18"/>
                              </w:rPr>
                            </w:pPr>
                            <w:r w:rsidRPr="006154E7">
                              <w:rPr>
                                <w:sz w:val="18"/>
                                <w:szCs w:val="18"/>
                              </w:rPr>
                              <w:t>Preparación del material de aprendizaje</w:t>
                            </w:r>
                          </w:p>
                          <w:p w14:paraId="6421CE03" w14:textId="77777777" w:rsidR="001F6A97" w:rsidRPr="006154E7" w:rsidRDefault="001F6A97" w:rsidP="006154E7">
                            <w:pPr>
                              <w:spacing w:after="0" w:line="240" w:lineRule="atLeast"/>
                              <w:jc w:val="center"/>
                              <w:rPr>
                                <w:sz w:val="18"/>
                                <w:szCs w:val="18"/>
                              </w:rPr>
                            </w:pPr>
                            <w:r w:rsidRPr="006154E7">
                              <w:rPr>
                                <w:sz w:val="18"/>
                                <w:szCs w:val="18"/>
                              </w:rPr>
                              <w:t>Preparación de clases</w:t>
                            </w:r>
                          </w:p>
                          <w:p w14:paraId="7FE93489" w14:textId="77777777" w:rsidR="001F6A97" w:rsidRPr="006154E7" w:rsidRDefault="001F6A97" w:rsidP="006154E7">
                            <w:pPr>
                              <w:spacing w:after="0" w:line="240" w:lineRule="atLeast"/>
                              <w:jc w:val="center"/>
                              <w:rPr>
                                <w:sz w:val="18"/>
                                <w:szCs w:val="18"/>
                              </w:rPr>
                            </w:pPr>
                            <w:r w:rsidRPr="006154E7">
                              <w:rPr>
                                <w:sz w:val="18"/>
                                <w:szCs w:val="18"/>
                              </w:rPr>
                              <w:t>Elaboración de un plan de contenido</w:t>
                            </w:r>
                          </w:p>
                        </w:txbxContent>
                      </v:textbox>
                    </v:shape>
                    <v:shape id="Cuadro de texto 58" o:spid="_x0000_s1049" type="#_x0000_t202" style="position:absolute;left:23967;top:5859;width:10183;height:1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" fillcolor="white [3201]" strokeweight=".5pt">
                      <v:textbox>
                        <w:txbxContent>
                          <w:p w14:paraId="52DFE41F" w14:textId="77777777" w:rsidR="001F6A97" w:rsidRPr="006154E7" w:rsidRDefault="001F6A97" w:rsidP="006154E7">
                            <w:pPr>
                              <w:spacing w:after="0" w:line="240" w:lineRule="atLeast"/>
                              <w:jc w:val="center"/>
                              <w:rPr>
                                <w:sz w:val="18"/>
                                <w:szCs w:val="18"/>
                              </w:rPr>
                            </w:pPr>
                            <w:r w:rsidRPr="006154E7">
                              <w:rPr>
                                <w:sz w:val="18"/>
                                <w:szCs w:val="18"/>
                              </w:rPr>
                              <w:t>Contenido Educativo</w:t>
                            </w:r>
                          </w:p>
                          <w:p w14:paraId="723F59C4" w14:textId="77777777" w:rsidR="001F6A97" w:rsidRPr="006154E7" w:rsidRDefault="001F6A97" w:rsidP="006154E7">
                            <w:pPr>
                              <w:spacing w:after="0" w:line="240" w:lineRule="atLeast"/>
                              <w:jc w:val="center"/>
                              <w:rPr>
                                <w:sz w:val="18"/>
                                <w:szCs w:val="18"/>
                              </w:rPr>
                            </w:pPr>
                            <w:proofErr w:type="spellStart"/>
                            <w:r w:rsidRPr="006154E7">
                              <w:rPr>
                                <w:sz w:val="18"/>
                                <w:szCs w:val="18"/>
                              </w:rPr>
                              <w:t>Pdfs</w:t>
                            </w:r>
                            <w:proofErr w:type="spellEnd"/>
                            <w:r w:rsidRPr="006154E7">
                              <w:rPr>
                                <w:sz w:val="18"/>
                                <w:szCs w:val="18"/>
                              </w:rPr>
                              <w:t xml:space="preserve"> Videos</w:t>
                            </w:r>
                          </w:p>
                          <w:p w14:paraId="0363B29C" w14:textId="77777777" w:rsidR="001F6A97" w:rsidRPr="006154E7" w:rsidRDefault="001F6A97" w:rsidP="006154E7">
                            <w:pPr>
                              <w:spacing w:after="0" w:line="240" w:lineRule="atLeast"/>
                              <w:jc w:val="center"/>
                              <w:rPr>
                                <w:sz w:val="18"/>
                                <w:szCs w:val="18"/>
                              </w:rPr>
                            </w:pPr>
                            <w:r w:rsidRPr="006154E7">
                              <w:rPr>
                                <w:sz w:val="18"/>
                                <w:szCs w:val="18"/>
                              </w:rPr>
                              <w:t>Exámenes</w:t>
                            </w:r>
                          </w:p>
                          <w:p w14:paraId="22C7CEA2" w14:textId="77777777" w:rsidR="001F6A97" w:rsidRPr="006154E7" w:rsidRDefault="001F6A97" w:rsidP="006154E7">
                            <w:pPr>
                              <w:spacing w:after="0" w:line="240" w:lineRule="atLeast"/>
                              <w:jc w:val="center"/>
                              <w:rPr>
                                <w:sz w:val="18"/>
                                <w:szCs w:val="18"/>
                              </w:rPr>
                            </w:pPr>
                            <w:proofErr w:type="spellStart"/>
                            <w:r w:rsidRPr="006154E7">
                              <w:rPr>
                                <w:sz w:val="18"/>
                                <w:szCs w:val="18"/>
                              </w:rPr>
                              <w:t>PowerPoints</w:t>
                            </w:r>
                            <w:proofErr w:type="spellEnd"/>
                          </w:p>
                        </w:txbxContent>
                      </v:textbox>
                    </v:shape>
                    <v:shape id="Cuadro de texto 60" o:spid="_x0000_s1050" type="#_x0000_t202" style="position:absolute;left:35812;top:5859;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" fillcolor="white [3201]" strokeweight=".5pt">
                      <v:textbox>
                        <w:txbxContent>
                          <w:p w14:paraId="7CE7E6A7" w14:textId="043A012A" w:rsidR="001F6A97" w:rsidRPr="006154E7" w:rsidRDefault="001F6A97" w:rsidP="006154E7">
                            <w:pPr>
                              <w:spacing w:after="0" w:line="240" w:lineRule="atLeast"/>
                              <w:jc w:val="center"/>
                              <w:rPr>
                                <w:sz w:val="18"/>
                                <w:szCs w:val="18"/>
                              </w:rPr>
                            </w:pPr>
                            <w:r w:rsidRPr="006154E7">
                              <w:rPr>
                                <w:sz w:val="18"/>
                                <w:szCs w:val="18"/>
                              </w:rPr>
                              <w:t>Disponibilidad de material</w:t>
                            </w:r>
                            <w:r>
                              <w:rPr>
                                <w:sz w:val="18"/>
                                <w:szCs w:val="18"/>
                              </w:rPr>
                              <w:t>.</w:t>
                            </w:r>
                          </w:p>
                          <w:p w14:paraId="67888EF3" w14:textId="447D5E7C" w:rsidR="001F6A97" w:rsidRPr="006154E7" w:rsidRDefault="001F6A97" w:rsidP="006154E7">
                            <w:pPr>
                              <w:spacing w:after="0" w:line="240" w:lineRule="atLeast"/>
                              <w:jc w:val="center"/>
                              <w:rPr>
                                <w:sz w:val="18"/>
                                <w:szCs w:val="18"/>
                              </w:rPr>
                            </w:pPr>
                            <w:r w:rsidRPr="006154E7">
                              <w:rPr>
                                <w:sz w:val="18"/>
                                <w:szCs w:val="18"/>
                              </w:rPr>
                              <w:t>Compartir material</w:t>
                            </w:r>
                            <w:r>
                              <w:rPr>
                                <w:sz w:val="18"/>
                                <w:szCs w:val="18"/>
                              </w:rPr>
                              <w:t>.</w:t>
                            </w:r>
                          </w:p>
                        </w:txbxContent>
                      </v:textbox>
                    </v:shape>
                    <v:shape id="Cuadro de texto 61" o:spid="_x0000_s1051" type="#_x0000_t202" style="position:absolute;left:47659;top:5859;width:10112;height:11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5BA0659A" w14:textId="009494A9" w:rsidR="001F6A97" w:rsidRPr="006154E7" w:rsidRDefault="001F6A97" w:rsidP="006154E7">
                            <w:pPr>
                              <w:spacing w:after="0" w:line="240" w:lineRule="atLeast"/>
                              <w:jc w:val="center"/>
                              <w:rPr>
                                <w:sz w:val="18"/>
                                <w:szCs w:val="18"/>
                              </w:rPr>
                            </w:pPr>
                            <w:r w:rsidRPr="006154E7">
                              <w:rPr>
                                <w:sz w:val="18"/>
                                <w:szCs w:val="18"/>
                              </w:rPr>
                              <w:t>Mejorar el aprendizaje</w:t>
                            </w:r>
                            <w:r>
                              <w:rPr>
                                <w:sz w:val="18"/>
                                <w:szCs w:val="18"/>
                              </w:rPr>
                              <w:t>.</w:t>
                            </w:r>
                          </w:p>
                          <w:p w14:paraId="33669C17" w14:textId="12815A41" w:rsidR="001F6A97" w:rsidRPr="006154E7" w:rsidRDefault="001F6A97" w:rsidP="006154E7">
                            <w:pPr>
                              <w:spacing w:after="0" w:line="240" w:lineRule="atLeast"/>
                              <w:jc w:val="center"/>
                              <w:rPr>
                                <w:sz w:val="18"/>
                                <w:szCs w:val="18"/>
                              </w:rPr>
                            </w:pPr>
                            <w:r w:rsidRPr="006154E7">
                              <w:rPr>
                                <w:sz w:val="18"/>
                                <w:szCs w:val="18"/>
                              </w:rPr>
                              <w:t>Apoyar en el proceso de enseñanza</w:t>
                            </w:r>
                            <w:r>
                              <w:rPr>
                                <w:sz w:val="18"/>
                                <w:szCs w:val="18"/>
                              </w:rPr>
                              <w:t>.</w:t>
                            </w:r>
                          </w:p>
                        </w:txbxContent>
                      </v:textbox>
                    </v:shape>
                    <v:roundrect id="Rectángulo redondeado 62" o:spid="_x0000_s1052" style="position:absolute;left:-208;top:19942;width:58603;height:7394;visibility:visible;mso-wrap-style:square;v-text-anchor:middle" arcsize="159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" fillcolor="#c3c3c3 [2166]" strokecolor="#a5a5a5 [3206]" strokeweight=".5pt">
                      <v:fill color2="#b6b6b6 [2614]" rotate="t" colors="0 #d2d2d2;.5 #c8c8c8;1 silver" focus="100%" type="gradient">
                        <o:fill v:ext="view" type="gradientUnscaled"/>
                      </v:fill>
                      <v:stroke joinstyle="miter"/>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63" o:spid="_x0000_s1053" type="#_x0000_t67" style="position:absolute;left:3739;top:17150;width:2771;height:2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" adj="10883" fillcolor="#c3c3c3 [2166]" strokecolor="#a5a5a5 [3206]" strokeweight=".5pt">
                    <v:fill color2="#b6b6b6 [2614]" rotate="t" colors="0 #d2d2d2;.5 #c8c8c8;1 silver" focus="100%" type="gradient">
                      <o:fill v:ext="view" type="gradientUnscaled"/>
                    </v:fill>
                  </v:shape>
                  <v:shape id="Flecha abajo 64" o:spid="_x0000_s1054" type="#_x0000_t67" style="position:absolute;left:16141;top:17436;width:2771;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5" o:spid="_x0000_s1055" type="#_x0000_t67" style="position:absolute;left:27916;top:17436;width:2770;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shape id="Flecha abajo 66" o:spid="_x0000_s1056" type="#_x0000_t67" style="position:absolute;left:39832;top:1743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7" o:spid="_x0000_s1057" type="#_x0000_t67" style="position:absolute;left:51537;top:1758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group>
                <v:shape id="Cuadro de texto 68" o:spid="_x0000_s1058" type="#_x0000_t202" style="position:absolute;left:835;top:21090;width:32207;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" fillcolor="#a5a5a5 [3206]" strokecolor="#525252 [1606]" strokeweight="1pt">
                  <v:textbox>
                    <w:txbxContent>
                      <w:p w14:paraId="57B1B9A0" w14:textId="77777777" w:rsidR="001F6A97" w:rsidRPr="006154E7" w:rsidRDefault="001F6A97" w:rsidP="006154E7">
                        <w:pPr>
                          <w:jc w:val="center"/>
                          <w:rPr>
                            <w:sz w:val="18"/>
                            <w:szCs w:val="18"/>
                          </w:rPr>
                        </w:pPr>
                        <w:r w:rsidRPr="006154E7">
                          <w:rPr>
                            <w:sz w:val="18"/>
                            <w:szCs w:val="18"/>
                          </w:rPr>
                          <w:t>Implementación (LADO DE LA OFERTA)</w:t>
                        </w:r>
                      </w:p>
                    </w:txbxContent>
                  </v:textbox>
                </v:shape>
                <v:shape id="Cuadro de texto 69" o:spid="_x0000_s1059" type="#_x0000_t202" style="position:absolute;left:34289;top:21162;width:23418;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" fillcolor="#a5a5a5 [3206]" strokecolor="#525252 [1606]" strokeweight="1pt">
                  <v:textbox>
                    <w:txbxContent>
                      <w:p w14:paraId="08009D85" w14:textId="0ECB55A5" w:rsidR="001F6A97" w:rsidRPr="006154E7" w:rsidRDefault="001F6A97" w:rsidP="006154E7">
                        <w:pPr>
                          <w:jc w:val="center"/>
                          <w:rPr>
                            <w:sz w:val="18"/>
                            <w:szCs w:val="18"/>
                          </w:rPr>
                        </w:pPr>
                        <w:r>
                          <w:rPr>
                            <w:sz w:val="18"/>
                            <w:szCs w:val="18"/>
                          </w:rPr>
                          <w:t>Resultados</w:t>
                        </w:r>
                        <w:r w:rsidRPr="006154E7">
                          <w:rPr>
                            <w:sz w:val="18"/>
                            <w:szCs w:val="18"/>
                          </w:rPr>
                          <w:t xml:space="preserve"> (LADO DE LA DEMANDA+LADO DE LA OFERTA)</w:t>
                        </w:r>
                      </w:p>
                    </w:txbxContent>
                  </v:textbox>
                </v:shape>
                <w10:wrap type="topAndBottom" anchorx="margin"/>
              </v:group>
            </w:pict>
          </mc:Fallback>
        </mc:AlternateContent>
      </w:r>
      <w:r w:rsidR="000431B4" w:rsidRPr="000431B4">
        <w:t>Elementos que esquematiza una cadena de resultados para la intervenci</w:t>
      </w:r>
      <w:r w:rsidR="000431B4">
        <w:t>ón de OCW.</w:t>
      </w:r>
    </w:p>
    <w:p w14:paraId="7BD05707" w14:textId="5954DFDD" w:rsidR="00690762" w:rsidRDefault="00690762" w:rsidP="000431B4"/>
    <w:p w14:paraId="14B09BEB" w14:textId="4C120485" w:rsidR="000431B4" w:rsidRPr="000431B4" w:rsidRDefault="001C3186" w:rsidP="001C3186">
      <w:r>
        <w:t xml:space="preserve">Mediante la cadena de resultados se desarrolla la hipótesis la cual se pretende probar a partir de la evaluación de impacto. La hipótesis desarrollada tiene que </w:t>
      </w:r>
      <w:r>
        <w:lastRenderedPageBreak/>
        <w:t>ser bien definida y comprobable, además de cuantificable entre los resultados obtenidos al contrastar los grupos de tratamiento y comparación.</w:t>
      </w:r>
    </w:p>
    <w:p w14:paraId="3D59D08D" w14:textId="24D0BDC3" w:rsidR="00014917" w:rsidRDefault="007F6A30" w:rsidP="00014917">
      <w:pPr>
        <w:pStyle w:val="Ttulo2"/>
      </w:pPr>
      <w:r>
        <w:t>Teoría del Cambio</w:t>
      </w:r>
    </w:p>
    <w:p w14:paraId="6F043D0E" w14:textId="1A98FA14"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w:t>
      </w:r>
      <w:r w:rsidR="00A115AA">
        <w:t xml:space="preserve"> que cumplan los objetivos que se quiere lograr con el programa</w:t>
      </w:r>
      <w:r w:rsidR="00995E97">
        <w:t>, para</w:t>
      </w:r>
      <w:r w:rsidR="00A115AA">
        <w:t xml:space="preserve"> lo cual se debe identificar 3</w:t>
      </w:r>
      <w:r w:rsidR="00995E97">
        <w:t xml:space="preserve"> elementos claves:</w:t>
      </w:r>
    </w:p>
    <w:p w14:paraId="297FBA9C" w14:textId="4243E3B4" w:rsidR="00995E97" w:rsidRDefault="00D16292" w:rsidP="007D537E">
      <w:pPr>
        <w:pStyle w:val="Prrafodelista"/>
        <w:numPr>
          <w:ilvl w:val="0"/>
          <w:numId w:val="41"/>
        </w:numPr>
        <w:ind w:left="0" w:firstLine="0"/>
        <w:jc w:val="left"/>
      </w:pPr>
      <w:r>
        <w:t>Las</w:t>
      </w:r>
      <w:r w:rsidR="00995E97">
        <w:t xml:space="preserve"> necesidad</w:t>
      </w:r>
      <w:r>
        <w:t>es</w:t>
      </w:r>
      <w:r w:rsidR="00995E97">
        <w:t xml:space="preserve"> </w:t>
      </w:r>
    </w:p>
    <w:p w14:paraId="54BF37B1" w14:textId="18A63631" w:rsidR="00D16292" w:rsidRDefault="00405C74" w:rsidP="00405C74">
      <w:pPr>
        <w:pStyle w:val="Prrafodelista"/>
        <w:numPr>
          <w:ilvl w:val="0"/>
          <w:numId w:val="41"/>
        </w:numPr>
        <w:ind w:left="709" w:hanging="709"/>
      </w:pPr>
      <w:r>
        <w:t>Objetivos del programa (</w:t>
      </w:r>
      <w:r w:rsidR="00A115AA">
        <w:t>cambios generales que se quiere lograr con el programa)</w:t>
      </w:r>
      <w:r>
        <w:t>.</w:t>
      </w:r>
    </w:p>
    <w:p w14:paraId="07F138E8" w14:textId="7A01F700" w:rsidR="00A115AA" w:rsidRDefault="00A115AA" w:rsidP="00082F0B">
      <w:pPr>
        <w:pStyle w:val="Prrafodelista"/>
        <w:numPr>
          <w:ilvl w:val="0"/>
          <w:numId w:val="41"/>
        </w:numPr>
        <w:ind w:left="0" w:firstLine="0"/>
        <w:jc w:val="left"/>
      </w:pPr>
      <w:r>
        <w:t>Hipótesis causal del impacto.</w:t>
      </w:r>
    </w:p>
    <w:p w14:paraId="386DADDE" w14:textId="294777B3" w:rsidR="00405C74" w:rsidRDefault="00405C74" w:rsidP="00405C74">
      <w:pPr>
        <w:pStyle w:val="Ttulo3"/>
      </w:pPr>
      <w:r>
        <w:t xml:space="preserve">Necesidades </w:t>
      </w: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688E3966" w:rsidR="00D16292" w:rsidRDefault="00D16292" w:rsidP="00D16292">
      <w:pPr>
        <w:pStyle w:val="Prrafodelista"/>
        <w:numPr>
          <w:ilvl w:val="0"/>
          <w:numId w:val="38"/>
        </w:numPr>
        <w:jc w:val="left"/>
      </w:pPr>
      <w:r>
        <w:t>Los recursos educativos creados para la educación superior solo se podía</w:t>
      </w:r>
      <w:r w:rsidR="00CF14F8">
        <w:t>n extender</w:t>
      </w:r>
      <w:r>
        <w:t xml:space="preserve"> a través de las universidades y no para todos.</w:t>
      </w:r>
    </w:p>
    <w:p w14:paraId="6A392C82" w14:textId="1E195718" w:rsidR="00405C74" w:rsidRDefault="00D16292" w:rsidP="00405C74">
      <w:pPr>
        <w:pStyle w:val="Prrafodelista"/>
        <w:numPr>
          <w:ilvl w:val="0"/>
          <w:numId w:val="38"/>
        </w:numPr>
        <w:jc w:val="left"/>
      </w:pPr>
      <w:r>
        <w:t>Escases de conocimiento en las personas</w:t>
      </w:r>
      <w:bookmarkStart w:id="100" w:name="_GoBack"/>
      <w:bookmarkEnd w:id="100"/>
    </w:p>
    <w:p w14:paraId="75F72C42" w14:textId="29833A28" w:rsidR="00D16292" w:rsidRDefault="00D16292" w:rsidP="00D16292">
      <w:pPr>
        <w:jc w:val="left"/>
      </w:pPr>
      <w:r>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lastRenderedPageBreak/>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754ABBC2" w14:textId="7636C3EB" w:rsidR="00597964" w:rsidRDefault="00CC0103" w:rsidP="00B52514">
      <w:pPr>
        <w:pStyle w:val="Prrafodelista"/>
        <w:ind w:left="0"/>
        <w:jc w:val="left"/>
      </w:pPr>
      <w:r>
        <w:t xml:space="preserve">La hipótesis causal está ligada a una cadena de resultados en la cual se establece una secuencia lógica </w:t>
      </w: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 xml:space="preserve">Antes de comenzar con la investigación se debe plantear la pregunta ¿a </w:t>
      </w:r>
      <w:proofErr w:type="gramStart"/>
      <w:r>
        <w:t>qué  se</w:t>
      </w:r>
      <w:proofErr w:type="gramEnd"/>
      <w:r>
        <w:t xml:space="preserve"> le puede medir el impacto? Y la respuesta que se puede decir es a casi todo. Todo es apto para medición, </w:t>
      </w:r>
      <w:proofErr w:type="gramStart"/>
      <w:r>
        <w:t>evaluando  aspectos</w:t>
      </w:r>
      <w:proofErr w:type="gramEnd"/>
      <w:r>
        <w:t xml:space="preserve"> positivos y/o negativos que se haya originado.</w:t>
      </w:r>
    </w:p>
    <w:p w14:paraId="5582DC1B" w14:textId="77777777" w:rsidR="00BA107B" w:rsidRDefault="5CBE0531" w:rsidP="00BA107B">
      <w:r>
        <w:t xml:space="preserve">Para comenzar con este estudio se explica algunas definiciones de lo que es impacto, las cuales van con más referencia al tema de investigación planteado. Las primeras expresiones de impacto se las utiliza como expresión del efecto de una acción, utilizadas en las </w:t>
      </w:r>
      <w:proofErr w:type="gramStart"/>
      <w:r>
        <w:t>investigaciones  y</w:t>
      </w:r>
      <w:proofErr w:type="gramEnd"/>
      <w:r>
        <w:t xml:space="preserve">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w:t>
      </w:r>
      <w:proofErr w:type="gramStart"/>
      <w:r w:rsidRPr="0066233B">
        <w:rPr>
          <w:highlight w:val="yellow"/>
        </w:rPr>
        <w:t>experiencias )</w:t>
      </w:r>
      <w:proofErr w:type="gramEnd"/>
    </w:p>
    <w:p w14:paraId="2AA132D0" w14:textId="3517E3D8" w:rsidR="00BD13C3" w:rsidRPr="0066233B" w:rsidRDefault="00BD13C3" w:rsidP="00AA75BB">
      <w:pPr>
        <w:pStyle w:val="Prrafodelista"/>
        <w:numPr>
          <w:ilvl w:val="0"/>
          <w:numId w:val="26"/>
        </w:numPr>
        <w:rPr>
          <w:highlight w:val="yellow"/>
        </w:rPr>
      </w:pPr>
      <w:proofErr w:type="gramStart"/>
      <w:r w:rsidRPr="0066233B">
        <w:rPr>
          <w:highlight w:val="yellow"/>
        </w:rPr>
        <w:t>Antecedentes(</w:t>
      </w:r>
      <w:proofErr w:type="gramEnd"/>
      <w:r w:rsidRPr="0066233B">
        <w:rPr>
          <w:highlight w:val="yellow"/>
        </w:rPr>
        <w:t>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 xml:space="preserve">Impacto de la Evaluación. Medición de los </w:t>
      </w:r>
      <w:proofErr w:type="gramStart"/>
      <w:r w:rsidRPr="0066233B">
        <w:rPr>
          <w:highlight w:val="yellow"/>
        </w:rPr>
        <w:t>resultados(</w:t>
      </w:r>
      <w:proofErr w:type="gramEnd"/>
      <w:r w:rsidRPr="0066233B">
        <w:rPr>
          <w:highlight w:val="yellow"/>
        </w:rPr>
        <w:t>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 xml:space="preserve">A </w:t>
      </w:r>
      <w:proofErr w:type="gramStart"/>
      <w:r>
        <w:t>continuación</w:t>
      </w:r>
      <w:proofErr w:type="gramEnd"/>
      <w:r>
        <w:t xml:space="preserve">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 xml:space="preserve">Este breve esquema de evaluación de </w:t>
      </w:r>
      <w:proofErr w:type="gramStart"/>
      <w:r>
        <w:t>impacto  es</w:t>
      </w:r>
      <w:proofErr w:type="gramEnd"/>
      <w:r>
        <w:t xml:space="preserve">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w:t>
      </w:r>
      <w:proofErr w:type="gramStart"/>
      <w:r>
        <w:t>de  todo</w:t>
      </w:r>
      <w:proofErr w:type="gramEnd"/>
      <w:r>
        <w:t xml:space="preserve">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 xml:space="preserve">El </w:t>
      </w:r>
      <w:proofErr w:type="gramStart"/>
      <w:r>
        <w:t>propósito  de</w:t>
      </w:r>
      <w:proofErr w:type="gramEnd"/>
      <w:r>
        <w:t xml:space="preserv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 xml:space="preserve">grupo experimental recibirá una enseñanza con </w:t>
      </w:r>
      <w:proofErr w:type="gramStart"/>
      <w:r w:rsidRPr="5CBE0531">
        <w:rPr>
          <w:b/>
          <w:bCs/>
          <w:i/>
          <w:iCs/>
        </w:rPr>
        <w:t>los curso</w:t>
      </w:r>
      <w:proofErr w:type="gramEnd"/>
      <w:r w:rsidRPr="5CBE0531">
        <w:rPr>
          <w:b/>
          <w:bCs/>
          <w:i/>
          <w:iCs/>
        </w:rPr>
        <w:t xml:space="preserve">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w:t>
      </w:r>
      <w:proofErr w:type="gramStart"/>
      <w:r>
        <w:t>funcionó  OCW</w:t>
      </w:r>
      <w:proofErr w:type="gramEnd"/>
      <w:r>
        <w:t xml:space="preserve"> y de qué manera y en qué circunstancias? </w:t>
      </w:r>
    </w:p>
    <w:p w14:paraId="1BF0D054" w14:textId="605F6BBA" w:rsidR="00BD72D5" w:rsidRDefault="5CBE0531" w:rsidP="00AA75BB">
      <w:pPr>
        <w:pStyle w:val="Prrafodelista"/>
        <w:numPr>
          <w:ilvl w:val="0"/>
          <w:numId w:val="15"/>
        </w:numPr>
        <w:ind w:left="357" w:hanging="357"/>
        <w:jc w:val="left"/>
      </w:pPr>
      <w:proofErr w:type="gramStart"/>
      <w:r>
        <w:t>Qu</w:t>
      </w:r>
      <w:r w:rsidR="008F3F7E">
        <w:t>é</w:t>
      </w:r>
      <w:r>
        <w:t xml:space="preserve"> impactos no buscados produjo la intervención de OCW?</w:t>
      </w:r>
      <w:proofErr w:type="gramEnd"/>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w:t>
      </w:r>
      <w:proofErr w:type="gramStart"/>
      <w:r>
        <w:t>impacto  de</w:t>
      </w:r>
      <w:proofErr w:type="gramEnd"/>
      <w:r>
        <w:t xml:space="preserv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 xml:space="preserve">La necesidad implementar un modelo </w:t>
      </w:r>
      <w:proofErr w:type="gramStart"/>
      <w:r w:rsidRPr="5CBE0531">
        <w:rPr>
          <w:lang w:val="es-EC"/>
        </w:rPr>
        <w:t>eficiente  basado</w:t>
      </w:r>
      <w:proofErr w:type="gramEnd"/>
      <w:r w:rsidRPr="5CBE0531">
        <w:rPr>
          <w:lang w:val="es-EC"/>
        </w:rPr>
        <w:t xml:space="preserve">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15E1AEFC" w:rsidR="00877FE5" w:rsidRDefault="5CBE0531" w:rsidP="00040AC9">
      <w:r>
        <w:t xml:space="preserve">Cabe mencionar </w:t>
      </w:r>
      <w:r w:rsidR="006F10F0">
        <w:t>que las</w:t>
      </w:r>
      <w:r>
        <w:t xml:space="preserve"> hipótesis como las encuestas deberán ser en función de los objetivos propuestos en cada una de las Universidades a experimentar </w:t>
      </w:r>
      <w:r w:rsidR="006F10F0">
        <w:t>como,</w:t>
      </w:r>
      <w:r>
        <w:t xml:space="preserve"> por ejemplo: La Universidad Técnica Particular de Loja.</w:t>
      </w:r>
    </w:p>
    <w:p w14:paraId="427B01ED" w14:textId="5B5E03A1" w:rsidR="00FA26F8" w:rsidRDefault="5CBE0531" w:rsidP="0000172C">
      <w:pPr>
        <w:ind w:left="709" w:hanging="709"/>
      </w:pPr>
      <w:r>
        <w:t xml:space="preserve">Al iniciar con el momento de evaluación EX Ante se debe tener presente que al ya estar implementado el recurso Educativo OCW se debió iniciar previamente con la evaluación, pero no se obtendrá datos ya que esta etapa se realiza antes del inicio </w:t>
      </w:r>
      <w:r w:rsidR="006F10F0">
        <w:t>de la</w:t>
      </w:r>
      <w:r>
        <w:t xml:space="preserve">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3"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4"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5"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CC0103">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6"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proofErr w:type="gramStart"/>
      <w:r w:rsidRPr="00B52514">
        <w:t xml:space="preserve">Que voy </w:t>
      </w:r>
      <w:proofErr w:type="spellStart"/>
      <w:r w:rsidRPr="00B52514">
        <w:t>ha</w:t>
      </w:r>
      <w:proofErr w:type="spellEnd"/>
      <w:r w:rsidRPr="00B52514">
        <w:t xml:space="preserve"> medir?</w:t>
      </w:r>
      <w:proofErr w:type="gramEnd"/>
      <w:r w:rsidRPr="00B52514">
        <w:t xml:space="preserve"> Nivel de aprendizaje, </w:t>
      </w:r>
      <w:proofErr w:type="gramStart"/>
      <w:r w:rsidRPr="00B52514">
        <w:t>las tic</w:t>
      </w:r>
      <w:proofErr w:type="gramEnd"/>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proofErr w:type="spellStart"/>
      <w:r w:rsidR="00FE25A2" w:rsidRPr="00B52514">
        <w:t>Como</w:t>
      </w:r>
      <w:proofErr w:type="spellEnd"/>
      <w:r w:rsidR="00FE25A2" w:rsidRPr="00B52514">
        <w:t xml:space="preserve"> encuentro la </w:t>
      </w:r>
      <w:proofErr w:type="spellStart"/>
      <w:r w:rsidR="00FE25A2" w:rsidRPr="00B52514">
        <w:t>informacion</w:t>
      </w:r>
      <w:proofErr w:type="spellEnd"/>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proofErr w:type="spellStart"/>
      <w:r w:rsidR="00FE25A2" w:rsidRPr="00B52514">
        <w:t>Que</w:t>
      </w:r>
      <w:proofErr w:type="spellEnd"/>
      <w:r w:rsidR="00FE25A2" w:rsidRPr="00B52514">
        <w:t xml:space="preserve"> voy </w:t>
      </w:r>
      <w:proofErr w:type="spellStart"/>
      <w:r w:rsidR="00FE25A2" w:rsidRPr="00B52514">
        <w:t>ha</w:t>
      </w:r>
      <w:proofErr w:type="spellEnd"/>
      <w:r w:rsidR="00FE25A2" w:rsidRPr="00B52514">
        <w:t xml:space="preserve"> comparar entre los </w:t>
      </w:r>
      <w:proofErr w:type="gramStart"/>
      <w:r w:rsidR="00FE25A2" w:rsidRPr="00B52514">
        <w:t>cursos</w:t>
      </w:r>
      <w:r w:rsidRPr="00B52514">
        <w:t>?</w:t>
      </w:r>
      <w:r w:rsidR="00FE25A2" w:rsidRPr="00B52514">
        <w:t>(</w:t>
      </w:r>
      <w:proofErr w:type="gramEnd"/>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w:t>
      </w:r>
      <w:proofErr w:type="spellStart"/>
      <w:r w:rsidRPr="00B52514">
        <w:t>algun</w:t>
      </w:r>
      <w:proofErr w:type="spellEnd"/>
      <w:r w:rsidRPr="00B52514">
        <w:t xml:space="preserve"> </w:t>
      </w:r>
      <w:r w:rsidR="00FE25A2" w:rsidRPr="00B52514">
        <w:t xml:space="preserve">Modelo </w:t>
      </w:r>
      <w:proofErr w:type="spellStart"/>
      <w:r w:rsidR="00FE25A2" w:rsidRPr="00B52514">
        <w:t>matematico</w:t>
      </w:r>
      <w:proofErr w:type="spellEnd"/>
      <w:r w:rsidR="00FE25A2" w:rsidRPr="00B52514">
        <w:t xml:space="preserve"> </w:t>
      </w:r>
      <w:proofErr w:type="spellStart"/>
      <w:r w:rsidR="00FE25A2" w:rsidRPr="00B52514">
        <w:t>estadistico</w:t>
      </w:r>
      <w:proofErr w:type="spellEnd"/>
      <w:r w:rsidR="00FE25A2" w:rsidRPr="00B52514">
        <w:t xml:space="preserve"> para codificar esos </w:t>
      </w:r>
      <w:proofErr w:type="gramStart"/>
      <w:r w:rsidR="00FE25A2" w:rsidRPr="00B52514">
        <w:t>datos</w:t>
      </w:r>
      <w:r w:rsidRPr="00B52514">
        <w:t>?</w:t>
      </w:r>
      <w:r w:rsidR="00FE25A2" w:rsidRPr="00B52514">
        <w:t>(</w:t>
      </w:r>
      <w:proofErr w:type="gramEnd"/>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proofErr w:type="spellStart"/>
      <w:r w:rsidR="00FE25A2" w:rsidRPr="00B52514">
        <w:t>analisis</w:t>
      </w:r>
      <w:proofErr w:type="spellEnd"/>
      <w:r w:rsidR="00FE25A2" w:rsidRPr="00B52514">
        <w:t xml:space="preserve"> de los</w:t>
      </w:r>
      <w:r w:rsidR="00FE25A2" w:rsidRPr="006020FF">
        <w:rPr>
          <w:lang w:val="es-ES_tradnl"/>
        </w:rPr>
        <w:t xml:space="preserve"> </w:t>
      </w:r>
      <w:proofErr w:type="gramStart"/>
      <w:r w:rsidR="00FE25A2" w:rsidRPr="006020FF">
        <w:rPr>
          <w:lang w:val="es-ES_tradnl"/>
        </w:rPr>
        <w:t>datos</w:t>
      </w:r>
      <w:r w:rsidRPr="00B52514">
        <w:t>?(</w:t>
      </w:r>
      <w:proofErr w:type="gramEnd"/>
      <w:r w:rsidRPr="00B52514">
        <w:t xml:space="preserve">tiene algún software en especial o puedo utilizar alguno de los q le escribo </w:t>
      </w:r>
      <w:proofErr w:type="spellStart"/>
      <w:r w:rsidRPr="00B52514">
        <w:t>acontinuación</w:t>
      </w:r>
      <w:proofErr w:type="spellEnd"/>
      <w:r w:rsidRPr="00B52514">
        <w:t>)</w:t>
      </w:r>
      <w:r w:rsidR="00FE25A2" w:rsidRPr="00B52514">
        <w:t>((</w:t>
      </w:r>
      <w:proofErr w:type="spellStart"/>
      <w:r w:rsidR="00FE25A2" w:rsidRPr="00B52514">
        <w:t>sps</w:t>
      </w:r>
      <w:proofErr w:type="spellEnd"/>
      <w:r w:rsidR="00FE25A2" w:rsidRPr="00B52514">
        <w:t xml:space="preserve">, </w:t>
      </w:r>
      <w:proofErr w:type="spellStart"/>
      <w:r w:rsidR="00FE25A2" w:rsidRPr="00B52514">
        <w:t>mitap</w:t>
      </w:r>
      <w:proofErr w:type="spellEnd"/>
      <w:r w:rsidR="00FE25A2" w:rsidRPr="00B52514">
        <w:t xml:space="preserve">, </w:t>
      </w:r>
      <w:proofErr w:type="spellStart"/>
      <w:r w:rsidR="00FE25A2" w:rsidRPr="00B52514">
        <w:t>statgrafxls</w:t>
      </w:r>
      <w:proofErr w:type="spellEnd"/>
      <w:r w:rsidR="00FE25A2" w:rsidRPr="00B52514">
        <w:t>)</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1F6A97" w:rsidP="00E95886">
      <w:pPr>
        <w:widowControl w:val="0"/>
        <w:autoSpaceDE w:val="0"/>
        <w:autoSpaceDN w:val="0"/>
        <w:adjustRightInd w:val="0"/>
        <w:spacing w:before="100" w:after="100" w:line="240" w:lineRule="auto"/>
        <w:ind w:left="480" w:hanging="480"/>
      </w:pPr>
      <w:hyperlink r:id="rId67"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 xml:space="preserve">Gustavo </w:t>
      </w:r>
      <w:proofErr w:type="spellStart"/>
      <w:r w:rsidRPr="00B52514">
        <w:t>Viñamagua</w:t>
      </w:r>
      <w:proofErr w:type="spellEnd"/>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FD5E9F" w14:textId="77777777" w:rsidR="007C22E6" w:rsidRDefault="007C22E6" w:rsidP="00CF2624">
      <w:pPr>
        <w:spacing w:after="0" w:line="240" w:lineRule="auto"/>
      </w:pPr>
      <w:r>
        <w:separator/>
      </w:r>
    </w:p>
  </w:endnote>
  <w:endnote w:type="continuationSeparator" w:id="0">
    <w:p w14:paraId="0B889A04" w14:textId="77777777" w:rsidR="007C22E6" w:rsidRDefault="007C22E6"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5F0C8F81" w:rsidR="001F6A97" w:rsidRDefault="001F6A97">
        <w:pPr>
          <w:pStyle w:val="Piedepgina"/>
          <w:jc w:val="center"/>
        </w:pPr>
        <w:r>
          <w:fldChar w:fldCharType="begin"/>
        </w:r>
        <w:r w:rsidRPr="00F751E1">
          <w:instrText>PAGE   \* MERGEFORMAT</w:instrText>
        </w:r>
        <w:r>
          <w:fldChar w:fldCharType="separate"/>
        </w:r>
        <w:r w:rsidR="00A53230">
          <w:rPr>
            <w:noProof/>
          </w:rPr>
          <w:t>vii</w:t>
        </w:r>
        <w:r>
          <w:fldChar w:fldCharType="end"/>
        </w:r>
      </w:p>
    </w:sdtContent>
  </w:sdt>
  <w:p w14:paraId="01848A07" w14:textId="77777777" w:rsidR="001F6A97" w:rsidRDefault="001F6A97">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Content>
      <w:p w14:paraId="37985323" w14:textId="782D30BF" w:rsidR="001F6A97" w:rsidRDefault="001F6A97">
        <w:pPr>
          <w:pStyle w:val="Piedepgina"/>
          <w:jc w:val="center"/>
        </w:pPr>
        <w:r>
          <w:fldChar w:fldCharType="begin"/>
        </w:r>
        <w:r w:rsidRPr="00F751E1">
          <w:instrText>PAGE   \* MERGEFORMAT</w:instrText>
        </w:r>
        <w:r>
          <w:fldChar w:fldCharType="separate"/>
        </w:r>
        <w:r w:rsidR="00A53230">
          <w:rPr>
            <w:noProof/>
          </w:rPr>
          <w:t>57</w:t>
        </w:r>
        <w:r>
          <w:fldChar w:fldCharType="end"/>
        </w:r>
      </w:p>
    </w:sdtContent>
  </w:sdt>
  <w:p w14:paraId="69BA44F2" w14:textId="77777777" w:rsidR="001F6A97" w:rsidRDefault="001F6A9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81C2FA" w14:textId="77777777" w:rsidR="007C22E6" w:rsidRDefault="007C22E6" w:rsidP="00CF2624">
      <w:pPr>
        <w:spacing w:after="0" w:line="240" w:lineRule="auto"/>
      </w:pPr>
      <w:r>
        <w:separator/>
      </w:r>
    </w:p>
  </w:footnote>
  <w:footnote w:type="continuationSeparator" w:id="0">
    <w:p w14:paraId="20D4E8C1" w14:textId="77777777" w:rsidR="007C22E6" w:rsidRDefault="007C22E6"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F11267"/>
    <w:multiLevelType w:val="hybridMultilevel"/>
    <w:tmpl w:val="54407BD4"/>
    <w:lvl w:ilvl="0" w:tplc="0C0A0001">
      <w:start w:val="1"/>
      <w:numFmt w:val="bullet"/>
      <w:lvlText w:val=""/>
      <w:lvlJc w:val="left"/>
      <w:pPr>
        <w:ind w:left="360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6F64598"/>
    <w:multiLevelType w:val="hybridMultilevel"/>
    <w:tmpl w:val="3CB45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40"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7"/>
  </w:num>
  <w:num w:numId="4">
    <w:abstractNumId w:val="22"/>
  </w:num>
  <w:num w:numId="5">
    <w:abstractNumId w:val="26"/>
  </w:num>
  <w:num w:numId="6">
    <w:abstractNumId w:val="21"/>
  </w:num>
  <w:num w:numId="7">
    <w:abstractNumId w:val="13"/>
  </w:num>
  <w:num w:numId="8">
    <w:abstractNumId w:val="27"/>
  </w:num>
  <w:num w:numId="9">
    <w:abstractNumId w:val="8"/>
  </w:num>
  <w:num w:numId="10">
    <w:abstractNumId w:val="6"/>
  </w:num>
  <w:num w:numId="11">
    <w:abstractNumId w:val="25"/>
  </w:num>
  <w:num w:numId="12">
    <w:abstractNumId w:val="24"/>
  </w:num>
  <w:num w:numId="13">
    <w:abstractNumId w:val="2"/>
  </w:num>
  <w:num w:numId="14">
    <w:abstractNumId w:val="3"/>
  </w:num>
  <w:num w:numId="15">
    <w:abstractNumId w:val="10"/>
  </w:num>
  <w:num w:numId="16">
    <w:abstractNumId w:val="31"/>
  </w:num>
  <w:num w:numId="17">
    <w:abstractNumId w:val="38"/>
  </w:num>
  <w:num w:numId="18">
    <w:abstractNumId w:val="34"/>
  </w:num>
  <w:num w:numId="19">
    <w:abstractNumId w:val="18"/>
  </w:num>
  <w:num w:numId="20">
    <w:abstractNumId w:val="23"/>
  </w:num>
  <w:num w:numId="21">
    <w:abstractNumId w:val="19"/>
  </w:num>
  <w:num w:numId="22">
    <w:abstractNumId w:val="11"/>
  </w:num>
  <w:num w:numId="23">
    <w:abstractNumId w:val="20"/>
  </w:num>
  <w:num w:numId="24">
    <w:abstractNumId w:val="32"/>
  </w:num>
  <w:num w:numId="25">
    <w:abstractNumId w:val="17"/>
  </w:num>
  <w:num w:numId="26">
    <w:abstractNumId w:val="29"/>
  </w:num>
  <w:num w:numId="27">
    <w:abstractNumId w:val="16"/>
  </w:num>
  <w:num w:numId="28">
    <w:abstractNumId w:val="28"/>
  </w:num>
  <w:num w:numId="29">
    <w:abstractNumId w:val="36"/>
  </w:num>
  <w:num w:numId="30">
    <w:abstractNumId w:val="1"/>
  </w:num>
  <w:num w:numId="31">
    <w:abstractNumId w:val="35"/>
  </w:num>
  <w:num w:numId="32">
    <w:abstractNumId w:val="40"/>
  </w:num>
  <w:num w:numId="33">
    <w:abstractNumId w:val="30"/>
  </w:num>
  <w:num w:numId="34">
    <w:abstractNumId w:val="39"/>
  </w:num>
  <w:num w:numId="35">
    <w:abstractNumId w:val="5"/>
  </w:num>
  <w:num w:numId="36">
    <w:abstractNumId w:val="37"/>
  </w:num>
  <w:num w:numId="37">
    <w:abstractNumId w:val="15"/>
  </w:num>
  <w:num w:numId="38">
    <w:abstractNumId w:val="12"/>
  </w:num>
  <w:num w:numId="39">
    <w:abstractNumId w:val="0"/>
  </w:num>
  <w:num w:numId="40">
    <w:abstractNumId w:val="33"/>
  </w:num>
  <w:num w:numId="41">
    <w:abstractNumId w:val="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72C"/>
    <w:rsid w:val="00001E36"/>
    <w:rsid w:val="0000325D"/>
    <w:rsid w:val="000041EA"/>
    <w:rsid w:val="000060F5"/>
    <w:rsid w:val="00006F71"/>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77DF1"/>
    <w:rsid w:val="000805CE"/>
    <w:rsid w:val="00082F0B"/>
    <w:rsid w:val="00090564"/>
    <w:rsid w:val="00090DCD"/>
    <w:rsid w:val="00091301"/>
    <w:rsid w:val="00091DF0"/>
    <w:rsid w:val="00094F3E"/>
    <w:rsid w:val="000952C4"/>
    <w:rsid w:val="00095E70"/>
    <w:rsid w:val="000A0402"/>
    <w:rsid w:val="000A199B"/>
    <w:rsid w:val="000A27D3"/>
    <w:rsid w:val="000A2B8C"/>
    <w:rsid w:val="000A2D9B"/>
    <w:rsid w:val="000B088B"/>
    <w:rsid w:val="000B12E0"/>
    <w:rsid w:val="000B2790"/>
    <w:rsid w:val="000B334B"/>
    <w:rsid w:val="000B5025"/>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C4A"/>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3186"/>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1F6A9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499"/>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5C74"/>
    <w:rsid w:val="0040650B"/>
    <w:rsid w:val="0041024B"/>
    <w:rsid w:val="00410277"/>
    <w:rsid w:val="0041127F"/>
    <w:rsid w:val="00411E2B"/>
    <w:rsid w:val="00420F3B"/>
    <w:rsid w:val="00423B1D"/>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398D"/>
    <w:rsid w:val="00603B1A"/>
    <w:rsid w:val="00604215"/>
    <w:rsid w:val="0060600C"/>
    <w:rsid w:val="006066AB"/>
    <w:rsid w:val="006079FF"/>
    <w:rsid w:val="006137F1"/>
    <w:rsid w:val="0061528D"/>
    <w:rsid w:val="006154E7"/>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0762"/>
    <w:rsid w:val="00692FEC"/>
    <w:rsid w:val="00696099"/>
    <w:rsid w:val="0069626F"/>
    <w:rsid w:val="006965BD"/>
    <w:rsid w:val="0069661A"/>
    <w:rsid w:val="006975A0"/>
    <w:rsid w:val="006A2A24"/>
    <w:rsid w:val="006A74D7"/>
    <w:rsid w:val="006A7E40"/>
    <w:rsid w:val="006B0635"/>
    <w:rsid w:val="006B2CBE"/>
    <w:rsid w:val="006B2E31"/>
    <w:rsid w:val="006B4441"/>
    <w:rsid w:val="006B6191"/>
    <w:rsid w:val="006C176F"/>
    <w:rsid w:val="006C313E"/>
    <w:rsid w:val="006C339A"/>
    <w:rsid w:val="006C4B6A"/>
    <w:rsid w:val="006C5C21"/>
    <w:rsid w:val="006C6306"/>
    <w:rsid w:val="006C65BF"/>
    <w:rsid w:val="006D1EA3"/>
    <w:rsid w:val="006D48E0"/>
    <w:rsid w:val="006D5764"/>
    <w:rsid w:val="006D696D"/>
    <w:rsid w:val="006E3055"/>
    <w:rsid w:val="006F10F0"/>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E9E"/>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22E6"/>
    <w:rsid w:val="007C41BB"/>
    <w:rsid w:val="007C6725"/>
    <w:rsid w:val="007C6A6E"/>
    <w:rsid w:val="007C78D7"/>
    <w:rsid w:val="007D13F6"/>
    <w:rsid w:val="007D1E31"/>
    <w:rsid w:val="007D2ED3"/>
    <w:rsid w:val="007D48DD"/>
    <w:rsid w:val="007D537E"/>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3FA"/>
    <w:rsid w:val="0087177D"/>
    <w:rsid w:val="0087347A"/>
    <w:rsid w:val="008744F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C4645"/>
    <w:rsid w:val="008C7662"/>
    <w:rsid w:val="008D040E"/>
    <w:rsid w:val="008D15EA"/>
    <w:rsid w:val="008D1779"/>
    <w:rsid w:val="008D2138"/>
    <w:rsid w:val="008D28B0"/>
    <w:rsid w:val="008D7C17"/>
    <w:rsid w:val="008E0BDD"/>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15AA"/>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3230"/>
    <w:rsid w:val="00A561A2"/>
    <w:rsid w:val="00A564FF"/>
    <w:rsid w:val="00A56C95"/>
    <w:rsid w:val="00A57227"/>
    <w:rsid w:val="00A610AF"/>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2F43"/>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0103"/>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4F8"/>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7544"/>
    <w:rsid w:val="00DC05EE"/>
    <w:rsid w:val="00DC0CE3"/>
    <w:rsid w:val="00DC2CD6"/>
    <w:rsid w:val="00DC56C1"/>
    <w:rsid w:val="00DC5C28"/>
    <w:rsid w:val="00DC764F"/>
    <w:rsid w:val="00DD194C"/>
    <w:rsid w:val="00DD1C50"/>
    <w:rsid w:val="00DD44EA"/>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image" Target="media/image17.png"/><Relationship Id="rId63" Type="http://schemas.openxmlformats.org/officeDocument/2006/relationships/hyperlink" Target="http://www.eduteka.org/OER.ph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4.png"/><Relationship Id="rId66" Type="http://schemas.openxmlformats.org/officeDocument/2006/relationships/hyperlink" Target="http://educaticudima.com/?p=851" TargetMode="Externa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2.png"/><Relationship Id="rId64" Type="http://schemas.openxmlformats.org/officeDocument/2006/relationships/hyperlink" Target="http://recursostic.educacion.es/blogs/europa/index.php/2012/09/21/la-situacion-actual-de-los-recursos-educativos-abiertos-a-nivel-mundial-2" TargetMode="External"/><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hyperlink" Target="http://www.oermap.com" TargetMode="External"/><Relationship Id="rId67" Type="http://schemas.openxmlformats.org/officeDocument/2006/relationships/hyperlink" Target="mailto:gbvinamagua@utpl.edu.ec" TargetMode="Externa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image" Target="media/image20.png"/><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hyperlink" Target="http://noticias.universia.es/en-portada/noticia/2013/06/03/1027698/impacto-open-course-ware-espanoles-latinoamericanos-educacion-superior.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1">
          <a:schemeClr val="accent3"/>
        </a:lnRef>
        <a:fillRef idx="2">
          <a:schemeClr val="accent3"/>
        </a:fillRef>
        <a:effectRef idx="1">
          <a:schemeClr val="accent3"/>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80E8811E-839D-4BA9-AF67-E4B0EA004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7</TotalTime>
  <Pages>1</Pages>
  <Words>21534</Words>
  <Characters>118442</Characters>
  <Application>Microsoft Office Word</Application>
  <DocSecurity>0</DocSecurity>
  <Lines>987</Lines>
  <Paragraphs>2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33</cp:revision>
  <cp:lastPrinted>2017-06-16T15:56:00Z</cp:lastPrinted>
  <dcterms:created xsi:type="dcterms:W3CDTF">2017-07-26T20:46:00Z</dcterms:created>
  <dcterms:modified xsi:type="dcterms:W3CDTF">2018-05-1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